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r>
              <w:t>Fe@C</w:t>
            </w:r>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r>
        <w:t>Сокультивирование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биоинформатические.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паракринному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Другой вариант — это раздельное сокультивирование</w:t>
      </w:r>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сокультивирование клеток может быть осуществлено разными путями. Самый доступный и простой это использование так называемой кондиционированной среды (conditioned medium).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короткоживущие молекулы могут деградировать за время переноса культуральной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Начало разработке более эффективных и более близких к условиям организма методов сокультивирования положил Клиффорд Гробштейн (Clifford Grobstein)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коммерциализирована и сейчас </w:t>
      </w:r>
      <w:r w:rsidR="00AB67DC">
        <w:t xml:space="preserve">можно приобрести вставки в культуральные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Transwell system, права на которые принадлежат фирме Corning Costar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r>
        <w:rPr>
          <w:lang w:val="en-US"/>
        </w:rPr>
        <w:t>Transwell</w:t>
      </w:r>
      <w:r w:rsidR="002E1B5E">
        <w:t xml:space="preserve"> (</w:t>
      </w:r>
      <w:r w:rsidR="002E1B5E">
        <w:rPr>
          <w:lang w:val="en-US"/>
        </w:rPr>
        <w:t>A</w:t>
      </w:r>
      <w:r w:rsidR="002E1B5E" w:rsidRPr="002E1B5E">
        <w:t xml:space="preserve">) </w:t>
      </w:r>
      <w:r w:rsidR="002E1B5E">
        <w:t xml:space="preserve">и </w:t>
      </w:r>
      <w:r w:rsidR="002E1B5E">
        <w:rPr>
          <w:lang w:val="en-US"/>
        </w:rPr>
        <w:t>MatTek</w:t>
      </w:r>
      <w:r w:rsidR="002E1B5E" w:rsidRPr="002E1B5E">
        <w:t xml:space="preserve"> </w:t>
      </w:r>
      <w:r w:rsidR="002E1B5E">
        <w:rPr>
          <w:lang w:val="en-US"/>
        </w:rPr>
        <w:t>PermaCell</w:t>
      </w:r>
      <w:r w:rsidR="002E1B5E" w:rsidRPr="002E1B5E">
        <w:t xml:space="preserve"> (</w:t>
      </w:r>
      <w:r w:rsidR="002E1B5E">
        <w:rPr>
          <w:lang w:val="en-US"/>
        </w:rPr>
        <w:t>B</w:t>
      </w:r>
      <w:r w:rsidR="002E1B5E" w:rsidRPr="002E1B5E">
        <w:t>)</w:t>
      </w:r>
      <w:r w:rsidR="006F31ED">
        <w:t xml:space="preserve"> для 24 луночного культурального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паракринные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r>
        <w:t>монослоя,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r>
        <w:t>Скаффолды</w:t>
      </w:r>
      <w:bookmarkEnd w:id="4"/>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r>
        <w:t>коньюгация</w:t>
      </w:r>
      <w:bookmarkEnd w:id="6"/>
    </w:p>
    <w:p w14:paraId="2E0431A1" w14:textId="12D4002B" w:rsidR="001D63C0" w:rsidRDefault="001D63C0" w:rsidP="001D63C0">
      <w:pPr>
        <w:ind w:firstLine="360"/>
      </w:pPr>
      <w:r>
        <w:t xml:space="preserve">В зависимости от условий обьекты, полученные коньюгацией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r>
        <w:t>обьектов</w:t>
      </w:r>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являются не токсичными, стабильными, в том числе и механически и очень хорошо удерживают преданную в процессе конъюгации форму. Особенность метода коньюгации,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Различные аспекты применения 3d принтеров хоббийного уровня в серьезной науке описаны в великолепном обзоре Vittorio Saggiomo (https://doi.org/10.26434/chemrxiv-2022-fh28b-v2).</w:t>
      </w:r>
    </w:p>
    <w:p w14:paraId="4D95E03A" w14:textId="77777777" w:rsidR="00723ED7" w:rsidRDefault="00000000">
      <w:r>
        <w:t>Описано использование напечатанного при помощи 3d печати штампа для изготовления микроячеек в ячейках 96 луночного культурального планшета [</w:t>
      </w:r>
      <w:r>
        <w:rPr>
          <w:rFonts w:ascii="Calibri" w:eastAsia="Calibri" w:hAnsi="Calibri" w:cs="Calibri"/>
          <w:sz w:val="22"/>
          <w:szCs w:val="22"/>
        </w:rPr>
        <w:t xml:space="preserve">E. Leary, C. Rhee, B. T. Wilks, and J. R. Morgan, “Quantitative Live-Cell Confocal Imaging of 3D Spheroids in a High-Throughput Format,” </w:t>
      </w:r>
      <w:r>
        <w:rPr>
          <w:rFonts w:ascii="Calibri" w:eastAsia="Calibri" w:hAnsi="Calibri" w:cs="Calibri"/>
          <w:i/>
          <w:sz w:val="22"/>
          <w:szCs w:val="22"/>
        </w:rPr>
        <w:t>SLAS Technol.</w:t>
      </w:r>
      <w:r>
        <w:rPr>
          <w:rFonts w:ascii="Calibri" w:eastAsia="Calibri" w:hAnsi="Calibri" w:cs="Calibri"/>
          <w:sz w:val="22"/>
          <w:szCs w:val="22"/>
        </w:rPr>
        <w:t>, vol. 23, no. 3, pp. 231–242, 2018.</w:t>
      </w:r>
      <w:r>
        <w:rPr>
          <w:rFonts w:ascii="Calibri" w:eastAsia="Calibri" w:hAnsi="Calibri" w:cs="Calibri"/>
        </w:rPr>
        <w:t>]</w:t>
      </w:r>
      <w:r>
        <w:t>.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стериолитографии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Gonzalez-Fernandez, A. J. Tenorio, J. Kent Leach, and J. Kent Leach, “Three-Dimensional Printed Stamps for the Fabrication of Patterned Microwells and High-Throughput Production of Homogeneous Cell Spheroids,” </w:t>
      </w:r>
      <w:r>
        <w:rPr>
          <w:rFonts w:ascii="Calibri" w:eastAsia="Calibri" w:hAnsi="Calibri" w:cs="Calibri"/>
          <w:i/>
          <w:sz w:val="22"/>
          <w:szCs w:val="22"/>
        </w:rPr>
        <w:t>3D Print. Addit. Manuf.</w:t>
      </w:r>
      <w:r>
        <w:rPr>
          <w:rFonts w:ascii="Calibri" w:eastAsia="Calibri" w:hAnsi="Calibri" w:cs="Calibri"/>
          <w:sz w:val="22"/>
          <w:szCs w:val="22"/>
        </w:rPr>
        <w:t>, vol. 7, no. 3, pp.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агарозу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AutoDesk Ember STL цена которого, примерно 6000 USD) [</w:t>
      </w:r>
      <w:r>
        <w:rPr>
          <w:rFonts w:ascii="Calibri" w:eastAsia="Calibri" w:hAnsi="Calibri" w:cs="Calibri"/>
          <w:sz w:val="22"/>
          <w:szCs w:val="22"/>
        </w:rPr>
        <w:t xml:space="preserve">L. Zhao, S. Mok, and C. Moraes, “Micropocket hydrogel </w:t>
      </w:r>
      <w:r>
        <w:rPr>
          <w:rFonts w:ascii="Calibri" w:eastAsia="Calibri" w:hAnsi="Calibri" w:cs="Calibri"/>
          <w:sz w:val="22"/>
          <w:szCs w:val="22"/>
        </w:rPr>
        <w:lastRenderedPageBreak/>
        <w:t xml:space="preserve">devices for all-in-one formation, assembly, and analysis of aggregate-based tissues,” </w:t>
      </w:r>
      <w:r>
        <w:rPr>
          <w:rFonts w:ascii="Calibri" w:eastAsia="Calibri" w:hAnsi="Calibri" w:cs="Calibri"/>
          <w:i/>
          <w:sz w:val="22"/>
          <w:szCs w:val="22"/>
        </w:rPr>
        <w:t>Biofabrication</w:t>
      </w:r>
      <w:r>
        <w:rPr>
          <w:rFonts w:ascii="Calibri" w:eastAsia="Calibri" w:hAnsi="Calibri" w:cs="Calibri"/>
          <w:sz w:val="22"/>
          <w:szCs w:val="22"/>
        </w:rPr>
        <w:t>, vol. 11, no. 4, 2019.</w:t>
      </w:r>
      <w:r>
        <w:rPr>
          <w:rFonts w:ascii="Calibri" w:eastAsia="Calibri" w:hAnsi="Calibri" w:cs="Calibri"/>
        </w:rPr>
        <w:t>]</w:t>
      </w:r>
      <w:r>
        <w:t xml:space="preserve"> для изготовления ячеек в полиакриламдином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r>
        <w:t>Газофазный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Для получения исследуемых наночастиц, инкапсулированных в углерод, использовали газофазный метод синтеза, более подробно описанный в [</w:t>
      </w:r>
      <w:r>
        <w:rPr>
          <w:rFonts w:ascii="Arial" w:eastAsia="Arial" w:hAnsi="Arial" w:cs="Arial"/>
          <w:color w:val="222222"/>
          <w:sz w:val="20"/>
          <w:szCs w:val="20"/>
          <w:highlight w:val="white"/>
        </w:rPr>
        <w:t xml:space="preserve">Mikhalev K. N. et al.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Для этого в Лаборатории прикладного магнетизма ИФМ УрО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Fe@C) [</w:t>
      </w:r>
      <w:r>
        <w:rPr>
          <w:rFonts w:ascii="Arial" w:eastAsia="Arial" w:hAnsi="Arial" w:cs="Arial"/>
          <w:color w:val="222222"/>
          <w:sz w:val="20"/>
          <w:szCs w:val="20"/>
          <w:highlight w:val="white"/>
        </w:rPr>
        <w:t xml:space="preserve">Tsurin V. A. et al.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Для модификации поверхности металлоуглеродных наночастиц аминогруппами была применена модифицированная методика с использованием солей арилдиазония, первоначально разработанная для углеродных нанотрубок [</w:t>
      </w:r>
      <w:r>
        <w:rPr>
          <w:rFonts w:ascii="Arial" w:eastAsia="Arial" w:hAnsi="Arial" w:cs="Arial"/>
          <w:color w:val="222222"/>
          <w:sz w:val="20"/>
          <w:szCs w:val="20"/>
          <w:highlight w:val="white"/>
        </w:rPr>
        <w:t>Grass R. N., Athanassiou E. K., Stark W. J. Covalently functionalized cobalt nanoparticles as a platform for magnetic separations in organic synthesis //Angewandte Chemie International Edition. – 2007. – Т. 46. – №. 26. – С. 4909-4912.]</w:t>
      </w:r>
      <w:r>
        <w:t xml:space="preserve"> и адаптированная для металлоуглеродных наночастиц [</w:t>
      </w:r>
      <w:r>
        <w:rPr>
          <w:rFonts w:ascii="Arial" w:eastAsia="Arial" w:hAnsi="Arial" w:cs="Arial"/>
          <w:color w:val="222222"/>
          <w:sz w:val="20"/>
          <w:szCs w:val="20"/>
          <w:highlight w:val="white"/>
        </w:rPr>
        <w:t xml:space="preserve">Postnikov P. S. et al. </w:t>
      </w:r>
      <w:r w:rsidRPr="006C040C">
        <w:rPr>
          <w:rFonts w:ascii="Arial" w:eastAsia="Arial" w:hAnsi="Arial" w:cs="Arial"/>
          <w:color w:val="222222"/>
          <w:sz w:val="20"/>
          <w:szCs w:val="20"/>
          <w:highlight w:val="white"/>
          <w:lang w:val="en-US"/>
        </w:rPr>
        <w:t xml:space="preserve">Aryldiazonium tosylates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Предварительно навеска (100–500 мг) металлоуглеродных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Для синтеза соли диазония к 2 мл 0,05 М раствора 4-аминобензиламина (если изготавливались аминированные наночастицы) или параминобензойной кислоты (для синтеза карбоксилированных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Полученный раствор соли диазония добавляли к водной суспензии металлоуглеродных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Fe@C-COOH проводили диализом (диализная кассета, 20000 MWCO, Thermo Scientific) против деионизированной воды. Добавляли концентрированную соляную кислоту до конечной концентрации 10 мМ. Конечная концентрация наночастиц в растворе составляла 10 мг/мл.</w:t>
      </w:r>
    </w:p>
    <w:p w14:paraId="751000BB" w14:textId="77777777" w:rsidR="00723ED7" w:rsidRDefault="00000000">
      <w:pPr>
        <w:pStyle w:val="3"/>
      </w:pPr>
      <w:bookmarkStart w:id="13" w:name="_Toc125154132"/>
      <w:r>
        <w:t>Характеризация наночастиц</w:t>
      </w:r>
      <w:bookmarkEnd w:id="13"/>
    </w:p>
    <w:p w14:paraId="01F8ECBD" w14:textId="77777777" w:rsidR="00723ED7" w:rsidRDefault="00000000">
      <w:pPr>
        <w:ind w:firstLine="360"/>
      </w:pPr>
      <w:r>
        <w:t>Структуру композита Fe@C исследовали с помощью рентгеновского дифрактометра высокого разрешения "Empyrean" (производства PANalytical) в Cu kA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кВ. Магнитные измерения проводились с помощью вибрационного магнитометра в полях до 27 кЭ. Удельную поверхность измеряли методом БЭТ (прибор Сорби-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Malvern Zetasizer Nano ZS (Malvern, UK). Для этого наночастицы в концентрации порядка 0.1 мг/мл диспергировались в деионизованной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freeCAD версии 0.20. Сохранение модели осуществлялось в формате .stl.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Creality CR-10s и Creality CR-6SE – широко распространенными на рынке 3d принтерами с боуден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touch актуальной версии. CR-6SE использовался без каких-либо дополнительных модификаций. Для конверсии модели из .stl в g-code использовалось программное обеспечение (слайсер) PrusaSlicer актуальной версии. Настройки слайсинга и печати для обоих принтеров приведены во вспомогательных материалах. Печать первичных форм на FDM принтерах осуществлялась из PLA пластика производства Bestfilament (Россия). </w:t>
      </w:r>
    </w:p>
    <w:p w14:paraId="37A0F71F" w14:textId="77777777" w:rsidR="00723ED7" w:rsidRDefault="00000000">
      <w:pPr>
        <w:ind w:firstLine="708"/>
      </w:pPr>
      <w:r>
        <w:t xml:space="preserve">MSLA технология печати была представлена принтерами Elegoo Mars, Anycubic Photon и Anycubic Photon Mono. Принтеры использовались без каких-либо модификаций. Для слайсинга моделей использовалось программное обеспечение Chitubox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Для изготовления вторичных форм использовался двухкомпонентный литьевой силикон на базе олова Alcorsil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вакуумируют для удаления пузырей воздуха. В этом не было необходимости при создании молдов для гладких мембран. Однако при изготовлении молдов для мембран с микрорельефом после залития силикона осуществлялось их вакуумирование, для удаления пузырьков. Это позволяло полностью и без повреждений перенести особенности макроерльефа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зип-лок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bovine serum albumin) – БСА. В работе использовалось два разных агента для кросс-линкинга белка: глутаровый альдегид, сшивающий между собой аминогруппы белка и карбодиимид EDC – сшивающий карбоксильную и аминогруппу. Оба этих вещества так же рутинно используются в биологии. Процесс кросс-линкинга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В 1 мл микроцентрифужную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линкинга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молды клались в чашку петри заполненную водой. После растворения и перемешивания смесь дозатором переливалась в молды,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молда.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 Процесс отделения мембраны от молда</w:t>
      </w:r>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 xml:space="preserve">Реакция кросс-линкинга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микроцентрифужную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пипетировалась для равномерного перемешивания и быстро переносилось в силиконовый молд.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глутаровый альдегид достаточно токсичен и даже после завершения процесса кросс-линкинга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кросслинкинга, так и с помощью глутарового альдегида. Для этого БСА растворялся не в дистиллированной воде, а в суспензии аминированных железо-углеродных наночастиц (Fe@C-NH</w:t>
      </w:r>
      <w:r>
        <w:rPr>
          <w:vertAlign w:val="subscript"/>
        </w:rPr>
        <w:t>2</w:t>
      </w:r>
      <w:r>
        <w:t>) необходимой концентрации. Аминогруппы на поверхности наночастиц позволяют их участвовать в реакции кросслинкинга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В первом случае мембраны по 10–15 штук помещались в 15 мл пробирку заполненную питательной средой DMEM или PbS,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регидратировались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Toupcam Ucmos03100kpa (ToupCam,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молдов. Первичные молды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Макрофотографии первичных и вторичных молдов, а также полученных с их помощью мембран сделаны при помощи камер мобильного телефона Redmin Note 10 Pro (Xiaomi, China)</w:t>
      </w:r>
    </w:p>
    <w:p w14:paraId="2FFABCE1" w14:textId="77777777" w:rsidR="00723ED7" w:rsidRDefault="00000000">
      <w:r>
        <w:tab/>
        <w:t xml:space="preserve">Для количественного изучения рельефа первичных молдов они пины молда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нейросетевой сегментации Ilastick (версии 1.4.0rc5), сегментированные изображения обрабатывались при помощи программы CellProfiler (версии 4.2.4). Последующая статистическая обработка проводилась в программе OriginLab 2015. Полный пайплайн обработки в CellProfiler приведен во вспомогательных материалах. Некоторые изображения, как правило те, где запечатлен наиболее выдающийся рельеф, создавались при помощи EDM (Extended Depth of Field) техники – путем сьемки нескольких изображений на различном фокусе по высоте и, после, их обработки в ImageJ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пина, B - карта вероятностей полученная в Ilastik, С -наложенный контур объекта, измеренный в CellProfiler.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Quorum Technologies), после чего на них напылялся слой металла (Au/Pd) при помощи установки плазматронного напыления Q150T Plus (Quorum Technologies).</w:t>
      </w:r>
    </w:p>
    <w:p w14:paraId="48B0F67E" w14:textId="77777777" w:rsidR="00723ED7" w:rsidRDefault="00000000">
      <w:r>
        <w:tab/>
        <w:t>После подготовительной стадии мембраны изучались при помощи сканирующего электронного микроскопа AURIGA FIB-SEM (Carl Zeiss, Germany)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Germany). Для получения информации о рельефе мембраны использовалась автофлуоресценция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ImageJ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r>
        <w:rPr>
          <w:lang w:val="en-US"/>
        </w:rPr>
        <w:t>lsm</w:t>
      </w:r>
      <w:r w:rsidRPr="00945127">
        <w:t xml:space="preserve"> </w:t>
      </w:r>
      <w:r>
        <w:t xml:space="preserve">в </w:t>
      </w:r>
      <w:r w:rsidRPr="00945127">
        <w:t>.</w:t>
      </w:r>
      <w:r>
        <w:rPr>
          <w:lang w:val="en-US"/>
        </w:rPr>
        <w:t>png</w:t>
      </w:r>
      <w:r w:rsidRPr="00945127">
        <w:t xml:space="preserve"> </w:t>
      </w:r>
      <w:r>
        <w:t xml:space="preserve">изображение, окрашенное в псевдореалистичные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r w:rsidR="009D5408" w:rsidRPr="00CA5797">
          <w:rPr>
            <w:rStyle w:val="a7"/>
            <w:lang w:val="en-US"/>
          </w:rPr>
          <w:t>github</w:t>
        </w:r>
        <w:r w:rsidR="009D5408" w:rsidRPr="00CA5797">
          <w:rPr>
            <w:rStyle w:val="a7"/>
          </w:rPr>
          <w:t>.</w:t>
        </w:r>
        <w:r w:rsidR="009D5408" w:rsidRPr="00CA5797">
          <w:rPr>
            <w:rStyle w:val="a7"/>
            <w:lang w:val="en-US"/>
          </w:rPr>
          <w:t>com</w:t>
        </w:r>
        <w:r w:rsidR="009D5408" w:rsidRPr="00CA5797">
          <w:rPr>
            <w:rStyle w:val="a7"/>
          </w:rPr>
          <w:t>/</w:t>
        </w:r>
        <w:r w:rsidR="009D5408" w:rsidRPr="00CA5797">
          <w:rPr>
            <w:rStyle w:val="a7"/>
            <w:lang w:val="en-US"/>
          </w:rPr>
          <w:t>arteys</w:t>
        </w:r>
        <w:r w:rsidR="009D5408" w:rsidRPr="00CA5797">
          <w:rPr>
            <w:rStyle w:val="a7"/>
          </w:rPr>
          <w:t>/</w:t>
        </w:r>
        <w:r w:rsidR="009D5408" w:rsidRPr="00CA5797">
          <w:rPr>
            <w:rStyle w:val="a7"/>
            <w:lang w:val="en-US"/>
          </w:rPr>
          <w:t>PyLSM</w:t>
        </w:r>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пермеабилизованы при помощи раствора 0.5% Triton X-100, с последующей промывкой фосфатным буфером три раза по пять минут. Далее образцы окрашивались при помощи ReadyProbes ActinGreen 488 и ReadyFlow Hoechst 33342 (Thermo Fisher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Ti-E, cнабженного CFI Plan Fluor 20XC MI multi-immersion lens в условиях водной иммерсии. Возбуждение/ эмиссия для Hoechst 33342 была: ex = 405 nm/em = 450 (50) nm, для AlexaFluor 488: ex = 488 nm/em = 525 (50) nm. Обработка данных осуществлялась при помощи NIS Elements software (ver.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цианакрилатного клея. Далее холдер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Исследовалась проницаемость мембраны для раствора БСА, раствора метиленового синего, доксрубицина, аминированных и карбоксилированных наночастиц Fe@C. Отборы раствора осуществлялись через отверстия B через фиксированные промежутки времени. Концентрации белка, метиленового синего и доксрубицина контролировались фотометрически при помощи спектрофотометра СФ-102 на соответствующих длинах волн. Все эксперименты выполнялись в 5 повторностях.</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УрО РАН ИФМ. Для этого мембраны высушивались, взвешивались на аналитических весах и их восприимчивость измерялась в магнитном поле до 12 КОе.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вибромагнетометра, где спрессованный в таблетку образец наночастиц измерялся в полях от -22 КОе до + 22 КОе. В качестве эталона для калибровки вибромагнетометра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Для получения представления о том, как именно будет выглядеть микро и макрорельеф поверхности молдов и сделанных на них мембранах предварительно осуществлялось компьютерное моделирование. В 3d редакторе (freeCAD) моделировался объект, который после этого экспортировался в .stl формате, из которого как правило осуществляется печать. При помощи слайсера Chitubox модель конвертировалась в формат, пригодный для печати – в случае MSLA это файл (формата. pmwo для принтеров Anycubic)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Далее при помощи свободного программного обеспечения UVTools (</w:t>
      </w:r>
      <w:hyperlink r:id="rId16">
        <w:r>
          <w:rPr>
            <w:color w:val="0563C1"/>
            <w:u w:val="single"/>
          </w:rPr>
          <w:t>https://github.com/sn4k3/UVtools</w:t>
        </w:r>
      </w:hyperlink>
      <w:r>
        <w:t>) объект конвертировался из набора инструкций для принтера в 3d модель, которая визуализировалась в пакете Blender (версия 3.3LTS).</w:t>
      </w:r>
    </w:p>
    <w:p w14:paraId="6F1125AC" w14:textId="77777777" w:rsidR="00723ED7" w:rsidRDefault="00000000">
      <w:r>
        <w:tab/>
        <w:t xml:space="preserve">Векторные иллюстрации для работы изготавливались при помощи пакета freeCAD, который позволяет экспортировать различные виды исходной 3d модели в векторном формате, а также Inkscape (версии 1.2.1) для рисования различных схем. </w:t>
      </w:r>
    </w:p>
    <w:p w14:paraId="7FDF203B" w14:textId="3BB43DFE" w:rsidR="00723ED7" w:rsidRDefault="00000000">
      <w:r>
        <w:tab/>
        <w:t>Различные графики в работе были построены при помощи python,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r w:rsidRPr="009D5408">
        <w:t>Stack Contrast Adjustment Plugin</w:t>
      </w:r>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stack Depth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r>
        <w:rPr>
          <w:lang w:val="en-US"/>
        </w:rPr>
        <w:t>napari</w:t>
      </w:r>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r>
        <w:rPr>
          <w:lang w:val="en-US"/>
        </w:rPr>
        <w:t>napari</w:t>
      </w:r>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Для проведения исследований использовались линии культур клеток фибробластов человека, Vero, A549, HeLa, HEK 293</w:t>
      </w:r>
      <w:r w:rsidR="00B316CD" w:rsidRPr="00B316CD">
        <w:t>,</w:t>
      </w:r>
      <w:r>
        <w:t xml:space="preserve"> MiaPaca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Gibco, USA) в культуральных флаконах с площадью 25 см</w:t>
      </w:r>
      <w:r>
        <w:rPr>
          <w:vertAlign w:val="superscript"/>
        </w:rPr>
        <w:t>2</w:t>
      </w:r>
      <w:r>
        <w:t xml:space="preserve"> в присутствии раствора 10% FBS (BioLot, Russia) и антибиотика (смесь гентамицина и пенициллина) (BioLot, Russia). Клетки пассажировались раз в двое-трое суток, открепляя от подложки с помощью раствора Трипсина-Версена (Gibco, USA) при достижении 80-90% конфлюентности.</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Для посадки клеток использовались регидратированные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Версена.</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сокультивирования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цитометрию с окраской на аннексин и 7AAD</w:t>
      </w:r>
      <w:r w:rsidR="00B26EAE">
        <w:t xml:space="preserve"> и флуоресцентную микрсокопию с окраской на фосфатидилсерин и </w:t>
      </w:r>
      <w:r w:rsidR="00B26EAE" w:rsidRPr="00B26EAE">
        <w:t>7</w:t>
      </w:r>
      <w:r w:rsidR="00B26EAE">
        <w:rPr>
          <w:lang w:val="en-US"/>
        </w:rPr>
        <w:t>AAD</w:t>
      </w:r>
      <w:r>
        <w:t xml:space="preserve"> </w:t>
      </w:r>
      <w:r w:rsidR="00B26EAE">
        <w:t>Эти методы</w:t>
      </w:r>
      <w:r>
        <w:t xml:space="preserve"> рутино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культурального планшета, до 80-90% конфлюентности, всего в лунке был 1 мл полной питательной среды. </w:t>
      </w:r>
    </w:p>
    <w:p w14:paraId="5A34D921" w14:textId="214498FF" w:rsidR="00723ED7" w:rsidRDefault="00000000">
      <w:pPr>
        <w:ind w:firstLine="708"/>
      </w:pPr>
      <w:r>
        <w:t>Для проведения МТТ теста в питательную среду  добавлялся раствор МТТ (3‐(4,5‐dimethylthiazol‐2‐yl)‐2,5‐diphenyltetrazolium bromide</w:t>
      </w:r>
      <w:r w:rsidR="00EB623E" w:rsidRPr="00EB623E">
        <w:t xml:space="preserve">, </w:t>
      </w:r>
      <w:r>
        <w:t>Биолот,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культуральном планшете. </w:t>
      </w:r>
    </w:p>
    <w:p w14:paraId="55D73B66" w14:textId="77777777" w:rsidR="00723ED7" w:rsidRDefault="00000000" w:rsidP="00FE305B">
      <w:pPr>
        <w:pStyle w:val="4"/>
      </w:pPr>
      <w:bookmarkStart w:id="33" w:name="_Toc125154152"/>
      <w:r>
        <w:t>Проточная цитометрия</w:t>
      </w:r>
      <w:bookmarkEnd w:id="33"/>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апоптотических и некротических клеток при помощи проточной цитометрии. </w:t>
      </w:r>
    </w:p>
    <w:p w14:paraId="74DA1A86" w14:textId="77777777" w:rsidR="00723ED7" w:rsidRDefault="00000000">
      <w:r>
        <w:tab/>
        <w:t>Для этого клетки на мембранах так же выращивались в 24 луночном планшете. Далее питательная среда удалялась и мембраны с клетками заливались 200 мкл холодного раствора Трипсина-Версена,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микроцентрифужные пробирки, центрифугировались на 500 RCF и промывались фосфатным буферным раствором. Полученная клеточная суспензия окрашивалась при помощи набора Annexin V-FITC Kit-AAD Kit (Beckman Coulter, USA) по инструкции производителя и далее изучалась при помощи проточного цитометра Beckman-Coulter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r w:rsidRPr="00737A78">
        <w:t xml:space="preserve">Apoptosis/Necrosis Assay Kit (blue, green, red) (ab176749). </w:t>
      </w:r>
      <w:r>
        <w:t xml:space="preserve">Методика окрашивания базировалась на протоколе, предложеном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мкл буфера для анализа 2 мкл раствора </w:t>
      </w:r>
      <w:r w:rsidR="00737A78" w:rsidRPr="00737A78">
        <w:t>Apopxin Green</w:t>
      </w:r>
      <w:r w:rsidR="00737A78">
        <w:t xml:space="preserve">, 1 мкл раствора </w:t>
      </w:r>
      <w:r w:rsidR="005F138C">
        <w:t xml:space="preserve">7-AAD и 1 мкл раствора CytoCalcein 450. Объем расчитывался из количества мембран – для окрашивания каждой было необходимо 200 мкл буфера с красителями. </w:t>
      </w:r>
    </w:p>
    <w:p w14:paraId="08360E7F" w14:textId="21CEA20D" w:rsidR="00737A78" w:rsidRDefault="00737A78" w:rsidP="00737A78">
      <w:pPr>
        <w:ind w:firstLine="720"/>
      </w:pPr>
      <w:r>
        <w:t xml:space="preserve">Далее дважды промывались 200 </w:t>
      </w:r>
      <w:r w:rsidR="005F138C">
        <w:t>мкл</w:t>
      </w:r>
      <w:r>
        <w:t xml:space="preserve"> мкл буфера для анализа (из набора)</w:t>
      </w:r>
      <w:r w:rsidR="005F138C">
        <w:t xml:space="preserve">, после чего к ним приливалось 200 мкл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мкл чистого буфера для анализа, в котором и осуществлялось изучение. </w:t>
      </w:r>
    </w:p>
    <w:p w14:paraId="156304DD" w14:textId="77777777" w:rsidR="00090045" w:rsidRPr="002A1A25" w:rsidRDefault="00090045" w:rsidP="00090045">
      <w:pPr>
        <w:ind w:firstLine="720"/>
      </w:pPr>
      <w:r>
        <w:t>В качестве положительного контроля жизнеспособности клеток испольщовался цитостатик камптотецин</w:t>
      </w:r>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r w:rsidR="00EB623E" w:rsidRPr="00A76C1F">
        <w:t>CytoCalcein Violet</w:t>
      </w:r>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r w:rsidR="00EB623E">
        <w:rPr>
          <w:lang w:val="en-US"/>
        </w:rPr>
        <w:t>Apopxin</w:t>
      </w:r>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09818728"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6C6B36">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с добавлением камптотецина соответственно.</w:t>
      </w:r>
      <w:r>
        <w:t xml:space="preserve"> </w:t>
      </w:r>
      <w:r w:rsidR="00DB2A1F">
        <w:t>Синий</w:t>
      </w:r>
      <w:r>
        <w:t xml:space="preserve">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r w:rsidR="00F22D1A">
        <w:rPr>
          <w:lang w:val="en-US"/>
        </w:rPr>
        <w:t>StarDist</w:t>
      </w:r>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r w:rsidR="00F22D1A">
        <w:rPr>
          <w:lang w:val="en-US"/>
        </w:rPr>
        <w:t>CellProfiler</w:t>
      </w:r>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r>
        <w:rPr>
          <w:lang w:val="en-US"/>
        </w:rPr>
        <w:t>Stardist</w:t>
      </w:r>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r>
        <w:rPr>
          <w:lang w:val="en-US"/>
        </w:rPr>
        <w:t>tif</w:t>
      </w:r>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r>
        <w:rPr>
          <w:lang w:val="en-US"/>
        </w:rPr>
        <w:t>tif</w:t>
      </w:r>
      <w:r w:rsidRPr="000A3703">
        <w:t xml:space="preserve"> </w:t>
      </w:r>
      <w:r>
        <w:t xml:space="preserve">формате. </w:t>
      </w:r>
      <w:r w:rsidR="000A3703">
        <w:t xml:space="preserve">Для </w:t>
      </w:r>
      <w:r w:rsidR="000A3703">
        <w:rPr>
          <w:lang w:val="en-US"/>
        </w:rPr>
        <w:t>Stardist</w:t>
      </w:r>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32671EB5"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6C6B36">
        <w:rPr>
          <w:noProof/>
        </w:rPr>
        <w:t>2</w:t>
      </w:r>
      <w:r>
        <w:rPr>
          <w:noProof/>
        </w:rPr>
        <w:fldChar w:fldCharType="end"/>
      </w:r>
      <w:r>
        <w:t xml:space="preserve"> Изображения, демонстрирующие </w:t>
      </w:r>
      <w:r>
        <w:rPr>
          <w:lang w:val="en-US"/>
        </w:rPr>
        <w:t>Stardist</w:t>
      </w:r>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растущая на белковой мембране, окрашенная набором на апоптоз-некроз, обсуждаемым выше.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автофлуоресценция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r>
        <w:rPr>
          <w:lang w:val="en-US"/>
        </w:rPr>
        <w:t>Stardist</w:t>
      </w:r>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r>
        <w:rPr>
          <w:lang w:val="en-US"/>
        </w:rPr>
        <w:t>StarDist</w:t>
      </w:r>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r>
        <w:rPr>
          <w:lang w:val="en-US"/>
        </w:rPr>
        <w:t>MiaPaca</w:t>
      </w:r>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00EC7BA"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6C6B36">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r>
        <w:rPr>
          <w:lang w:val="en-US"/>
        </w:rPr>
        <w:t>Stardist</w:t>
      </w:r>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r>
        <w:t>CytoCalcein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r>
        <w:rPr>
          <w:lang w:val="en-US"/>
        </w:rPr>
        <w:t>Stardist</w:t>
      </w:r>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r>
        <w:rPr>
          <w:lang w:val="en-US"/>
        </w:rPr>
        <w:t>CellProfiler</w:t>
      </w:r>
      <w:r w:rsidR="0086414D">
        <w:t>, позволяющей осуществлять обработку и анализ изображений при помощи ряда модулей, запускаемых последовательно, составляющих пайплайн обработки. Пайплайн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r w:rsidR="00C94C3C">
        <w:t xml:space="preserve">пайплайна </w:t>
      </w:r>
      <w:r>
        <w:t xml:space="preserve">подается четыре изображения: флуоресцентное изображение клеток, снятое в канале флуоресценции CytoCalcein 450 и три монохромных сегментированных изображения, полученных при помощи </w:t>
      </w:r>
      <w:r>
        <w:rPr>
          <w:lang w:val="en-US"/>
        </w:rPr>
        <w:t>StarDist</w:t>
      </w:r>
      <w:r w:rsidRPr="004417B7">
        <w:t xml:space="preserve">. </w:t>
      </w:r>
      <w:r w:rsidR="00FE72F7">
        <w:t xml:space="preserve">Далее к каждому из них применяется модуль </w:t>
      </w:r>
      <w:r w:rsidR="00FE72F7">
        <w:rPr>
          <w:lang w:val="en-US"/>
        </w:rPr>
        <w:t>IdentifyPrimaryObjects</w:t>
      </w:r>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r w:rsidR="00FE72F7">
        <w:rPr>
          <w:lang w:val="en-US"/>
        </w:rPr>
        <w:t>CellProfiler</w:t>
      </w:r>
      <w:r w:rsidR="00FE72F7" w:rsidRPr="00FE72F7">
        <w:t xml:space="preserve"> </w:t>
      </w:r>
      <w:r w:rsidR="00FE72F7">
        <w:t xml:space="preserve">присутствует так </w:t>
      </w:r>
      <w:r w:rsidR="00FE72F7">
        <w:lastRenderedPageBreak/>
        <w:t xml:space="preserve">же модуль </w:t>
      </w:r>
      <w:r w:rsidR="00FE72F7">
        <w:rPr>
          <w:lang w:val="en-US"/>
        </w:rPr>
        <w:t>ConvertImageToObjects</w:t>
      </w:r>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424E3F2E"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6C6B36">
        <w:rPr>
          <w:noProof/>
        </w:rPr>
        <w:t>4</w:t>
      </w:r>
      <w:r>
        <w:rPr>
          <w:noProof/>
        </w:rPr>
        <w:fldChar w:fldCharType="end"/>
      </w:r>
      <w:r w:rsidRPr="009409CB">
        <w:t xml:space="preserve"> </w:t>
      </w:r>
      <w:r>
        <w:t xml:space="preserve">Иллюстрация процесса обработки изображений в </w:t>
      </w:r>
      <w:r>
        <w:rPr>
          <w:lang w:val="en-US"/>
        </w:rPr>
        <w:t>CellProfiler</w:t>
      </w:r>
      <w:r w:rsidRPr="009409CB">
        <w:t xml:space="preserve">. </w:t>
      </w:r>
      <w:r>
        <w:rPr>
          <w:lang w:val="en-US"/>
        </w:rPr>
        <w:t>A</w:t>
      </w:r>
      <w:r w:rsidRPr="009409CB">
        <w:t xml:space="preserve"> – </w:t>
      </w:r>
      <w:r>
        <w:t xml:space="preserve">исходное изображение, полученное при помощи </w:t>
      </w:r>
      <w:r>
        <w:rPr>
          <w:lang w:val="en-US"/>
        </w:rPr>
        <w:t>StarDist</w:t>
      </w:r>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r>
        <w:rPr>
          <w:lang w:val="en-US"/>
        </w:rPr>
        <w:t>StarDist</w:t>
      </w:r>
      <w:r w:rsidRPr="000C6BEE">
        <w:t>,</w:t>
      </w:r>
      <w:r w:rsidRPr="00907C37">
        <w:t xml:space="preserve"> </w:t>
      </w:r>
      <w:r>
        <w:t xml:space="preserve">был создан отдельный пайплайн для </w:t>
      </w:r>
      <w:r>
        <w:rPr>
          <w:lang w:val="en-US"/>
        </w:rPr>
        <w:t>CellProfiler</w:t>
      </w:r>
      <w:r>
        <w:t xml:space="preserve">, где они сегментировались при помощи модуля </w:t>
      </w:r>
      <w:r>
        <w:rPr>
          <w:lang w:val="en-US"/>
        </w:rPr>
        <w:t>IdentifyPrimaryObjects</w:t>
      </w:r>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r>
        <w:rPr>
          <w:lang w:val="en-US"/>
        </w:rPr>
        <w:t>ExpandOrShrkinkObjects</w:t>
      </w:r>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4F78C0D9"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6C6B36">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r>
        <w:rPr>
          <w:lang w:val="en-US"/>
        </w:rPr>
        <w:t>CellProfiler</w:t>
      </w:r>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r>
        <w:rPr>
          <w:lang w:val="en-US"/>
        </w:rPr>
        <w:t>IdentifyPrimaryObjects</w:t>
      </w:r>
      <w:r w:rsidRPr="0073337A">
        <w:t xml:space="preserve">, </w:t>
      </w:r>
      <w:r>
        <w:t xml:space="preserve">С – разделение объектов при помощи модуля </w:t>
      </w:r>
      <w:r>
        <w:rPr>
          <w:lang w:val="en-US"/>
        </w:rPr>
        <w:t>ExpandOrShrkinkObjects</w:t>
      </w:r>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r w:rsidR="00FD04E9">
        <w:t>Пайплайн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r w:rsidRPr="00737A78">
        <w:t>Apopxin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использвался модуль </w:t>
      </w:r>
      <w:r>
        <w:rPr>
          <w:lang w:val="en-US"/>
        </w:rPr>
        <w:t>RelateObjects</w:t>
      </w:r>
      <w:r w:rsidRPr="00FE72F7">
        <w:t xml:space="preserve">, </w:t>
      </w:r>
      <w:r>
        <w:t xml:space="preserve">позволяющий определять наложение объектов друг на друга. Для определения апоптотических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r w:rsidR="00996B0E">
        <w:rPr>
          <w:lang w:val="en-US"/>
        </w:rPr>
        <w:t>MaskObjects</w:t>
      </w:r>
      <w:r w:rsidR="00996B0E" w:rsidRPr="00996B0E">
        <w:t xml:space="preserve">. </w:t>
      </w:r>
    </w:p>
    <w:p w14:paraId="4AA1BCF0" w14:textId="77777777" w:rsidR="006762B1" w:rsidRDefault="00B61B80" w:rsidP="006762B1">
      <w:pPr>
        <w:keepNext/>
      </w:pPr>
      <w:r>
        <w:tab/>
        <w:t xml:space="preserve">Далее использовался модуль </w:t>
      </w:r>
      <w:r>
        <w:rPr>
          <w:lang w:val="en-US"/>
        </w:rPr>
        <w:t>OverlayOutlines</w:t>
      </w:r>
      <w:r w:rsidRPr="00B61B80">
        <w:t xml:space="preserve">, </w:t>
      </w:r>
      <w:r>
        <w:t>для генерации изображений, которые использовались далее для визуального контроля правильности работы пайплайна.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CytoCalcein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39B78AD3"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6C6B36">
        <w:rPr>
          <w:noProof/>
        </w:rPr>
        <w:t>6</w:t>
      </w:r>
      <w:r>
        <w:rPr>
          <w:noProof/>
        </w:rPr>
        <w:fldChar w:fldCharType="end"/>
      </w:r>
      <w:r>
        <w:t xml:space="preserve"> </w:t>
      </w:r>
      <w:r w:rsidRPr="00E07AFE">
        <w:t>Иллюстрация процесса обработки изображений в CellProfiler</w:t>
      </w:r>
      <w:r>
        <w:t xml:space="preserve">. </w:t>
      </w:r>
      <w:r>
        <w:rPr>
          <w:lang w:val="en-US"/>
        </w:rPr>
        <w:t>A</w:t>
      </w:r>
      <w:r w:rsidRPr="006762B1">
        <w:t xml:space="preserve"> – </w:t>
      </w:r>
      <w:r>
        <w:t>исходное флуоресцентное изображение</w:t>
      </w:r>
      <w:r w:rsidR="00966468" w:rsidRPr="00904256">
        <w:t xml:space="preserve"> </w:t>
      </w:r>
      <w:r w:rsidR="00966468">
        <w:t>в канале CytoCalcein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r w:rsidRPr="00737A78">
        <w:t>Apopxin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r>
        <w:rPr>
          <w:lang w:val="en-US"/>
        </w:rPr>
        <w:t>SaveImages</w:t>
      </w:r>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r>
        <w:rPr>
          <w:lang w:val="en-US"/>
        </w:rPr>
        <w:t>ExportToSpreadsheet</w:t>
      </w:r>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r w:rsidR="00487BEF">
        <w:rPr>
          <w:lang w:val="en-US"/>
        </w:rPr>
        <w:t>CellProfiler</w:t>
      </w:r>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35CEE62"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6C6B36">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Для сравнения сфероиды из культуры фибробластов человека изготавливались методом агарозных микроячеек.</w:t>
      </w:r>
      <w:r w:rsidR="00C6029D" w:rsidRPr="00C6029D">
        <w:t xml:space="preserve"> </w:t>
      </w:r>
      <w:r w:rsidR="00C6029D">
        <w:t xml:space="preserve">Для этого в ячейку планшета или чашку петри </w:t>
      </w:r>
      <w:r w:rsidR="00E95537">
        <w:t xml:space="preserve">наливается расплавленная агароза,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агарозных микроячеек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микроячеек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молдов.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07A51D75"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6C6B36">
        <w:rPr>
          <w:noProof/>
        </w:rPr>
        <w:t>8</w:t>
      </w:r>
      <w:r>
        <w:fldChar w:fldCharType="end"/>
      </w:r>
      <w:r w:rsidRPr="00801ADE">
        <w:t xml:space="preserve"> </w:t>
      </w:r>
      <w:r>
        <w:rPr>
          <w:lang w:val="en-US"/>
        </w:rPr>
        <w:t>A</w:t>
      </w:r>
      <w:r w:rsidRPr="00801ADE">
        <w:t xml:space="preserve"> - </w:t>
      </w:r>
      <w:r>
        <w:rPr>
          <w:lang w:val="en-US"/>
        </w:rPr>
        <w:t>c</w:t>
      </w:r>
      <w:r>
        <w:t>хематичное изображение штампа для изготовления микроячеек</w:t>
      </w:r>
      <w:r w:rsidR="00F81FF0">
        <w:t>, цифры означают диаметр микроячейки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отпечаток оставленный штампом в агарозе,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микроячеек бралось 200 мг агарозы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агароза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микроячейках. </w:t>
      </w:r>
    </w:p>
    <w:p w14:paraId="5AA3BB02" w14:textId="53FA084B" w:rsidR="00E551BC" w:rsidRDefault="00E551BC" w:rsidP="00233F25">
      <w:pPr>
        <w:ind w:firstLine="720"/>
      </w:pPr>
      <w:r>
        <w:t>2 мл расплавленной агарозы наливалось в 35 мм чашку</w:t>
      </w:r>
      <w:r w:rsidR="00644172">
        <w:t>, после чего в неё устанавливался штамп. Агароза затвердевает в течение примерно 15 минут при комнатной температуре, после чего штамп аккуратно извлекался, оставляя углубления – микроячейки</w:t>
      </w:r>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монослоя, отделялись при помощи раствора трипсина-Версена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r w:rsidR="000A0859">
        <w:lastRenderedPageBreak/>
        <w:t>супернатант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гемоцитометра, и клетки разбавлялись до количества примерно в 400 клеток на одну микроячейку. Далее суспензия клеток заливалась в ячейку, сформированную штампом в агарозном молде.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микроячейках,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агарозных молдах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агарозной микроячейке и сфромировавшегося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499FD1D0"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6C6B36">
        <w:rPr>
          <w:noProof/>
        </w:rPr>
        <w:t>9</w:t>
      </w:r>
      <w:r>
        <w:fldChar w:fldCharType="end"/>
      </w:r>
      <w:r>
        <w:t xml:space="preserve"> Формирование сфероида культуры клеток фибробластов человека в агарознной микроячейке.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агарозные микроячейки,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1F487884"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6C6B36">
        <w:rPr>
          <w:noProof/>
        </w:rPr>
        <w:t>10</w:t>
      </w:r>
      <w:r>
        <w:rPr>
          <w:noProof/>
        </w:rPr>
        <w:fldChar w:fldCharType="end"/>
      </w:r>
      <w:r w:rsidRPr="00233F25">
        <w:t xml:space="preserve"> </w:t>
      </w:r>
      <w:r>
        <w:t>Клеточные сфероиды из фибробластов человека в микроячейках. А - в агарозной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r w:rsidR="00DB468D">
        <w:rPr>
          <w:lang w:val="en-US"/>
        </w:rPr>
        <w:t>Ilastik</w:t>
      </w:r>
      <w:r w:rsidR="002C769A">
        <w:t xml:space="preserve"> (версии 1.4.</w:t>
      </w:r>
      <w:r w:rsidR="002C769A" w:rsidRPr="002C769A">
        <w:t>0</w:t>
      </w:r>
      <w:r w:rsidR="002C769A">
        <w:rPr>
          <w:lang w:val="en-US"/>
        </w:rPr>
        <w:t>rc</w:t>
      </w:r>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r w:rsidR="00DB468D">
        <w:rPr>
          <w:lang w:val="en-US"/>
        </w:rPr>
        <w:t>CellProfiler</w:t>
      </w:r>
      <w:r w:rsidR="005844BC">
        <w:t>.</w:t>
      </w:r>
    </w:p>
    <w:p w14:paraId="6ED2A84C" w14:textId="5D129AEE" w:rsidR="005844BC" w:rsidRPr="002C769A" w:rsidRDefault="005844BC" w:rsidP="00EA3DA1">
      <w:r>
        <w:tab/>
        <w:t>Для работы</w:t>
      </w:r>
      <w:r w:rsidRPr="005844BC">
        <w:t xml:space="preserve"> </w:t>
      </w:r>
      <w:r>
        <w:rPr>
          <w:lang w:val="en-US"/>
        </w:rPr>
        <w:t>Ilastik</w:t>
      </w:r>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r w:rsidR="002C769A">
        <w:rPr>
          <w:lang w:val="en-US"/>
        </w:rPr>
        <w:t>ilastik</w:t>
      </w:r>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686D348B"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6C6B36">
        <w:rPr>
          <w:noProof/>
        </w:rPr>
        <w:t>11</w:t>
      </w:r>
      <w:r>
        <w:rPr>
          <w:noProof/>
        </w:rPr>
        <w:fldChar w:fldCharType="end"/>
      </w:r>
      <w:r w:rsidRPr="00450408">
        <w:t xml:space="preserve"> </w:t>
      </w:r>
      <w:r>
        <w:t xml:space="preserve">Этапы сегментации изображения при помощи </w:t>
      </w:r>
      <w:r>
        <w:rPr>
          <w:lang w:val="en-US"/>
        </w:rPr>
        <w:t>Ilastik</w:t>
      </w:r>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аннотироваными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r>
        <w:rPr>
          <w:lang w:val="en-US"/>
        </w:rPr>
        <w:t>Propability</w:t>
      </w:r>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r>
        <w:rPr>
          <w:lang w:val="en-US"/>
        </w:rPr>
        <w:t>CellProfiler</w:t>
      </w:r>
      <w:r w:rsidRPr="00450408">
        <w:t>.</w:t>
      </w:r>
    </w:p>
    <w:p w14:paraId="1D77190E" w14:textId="0A62EC7D" w:rsidR="00AA0EA6" w:rsidRDefault="00450408" w:rsidP="008A12B3">
      <w:pPr>
        <w:ind w:firstLine="720"/>
      </w:pPr>
      <w:r>
        <w:t xml:space="preserve">На вход </w:t>
      </w:r>
      <w:r>
        <w:rPr>
          <w:lang w:val="en-US"/>
        </w:rPr>
        <w:t>CellProfiler</w:t>
      </w:r>
      <w:r>
        <w:t xml:space="preserve"> давалось исходное изображение и карта вероятностей, полученная в </w:t>
      </w:r>
      <w:r>
        <w:rPr>
          <w:lang w:val="en-US"/>
        </w:rPr>
        <w:t>Ilastik</w:t>
      </w:r>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2C792F91"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6C6B36">
        <w:rPr>
          <w:noProof/>
        </w:rPr>
        <w:t>12</w:t>
      </w:r>
      <w:r>
        <w:rPr>
          <w:noProof/>
        </w:rPr>
        <w:fldChar w:fldCharType="end"/>
      </w:r>
      <w:r>
        <w:t xml:space="preserve"> Обработка карты вероятностей. А - исходная карта, полученная в </w:t>
      </w:r>
      <w:r>
        <w:rPr>
          <w:lang w:val="en-US"/>
        </w:rPr>
        <w:t>Ilastik</w:t>
      </w:r>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r>
        <w:rPr>
          <w:lang w:val="en-US"/>
        </w:rPr>
        <w:t>MaskImage</w:t>
      </w:r>
      <w:r>
        <w:t xml:space="preserve"> из карты вероятностей сфероидов вычиталась карта вероятностей стенки микроячейки.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r>
        <w:rPr>
          <w:lang w:val="en-US"/>
        </w:rPr>
        <w:t>IdentifyPrimaryObjects</w:t>
      </w:r>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r>
        <w:rPr>
          <w:lang w:val="en-US"/>
        </w:rPr>
        <w:t>ExpandOfShrinkObjects</w:t>
      </w:r>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3AAD260C"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6C6B36">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микроячейки,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r w:rsidR="00FA4532">
        <w:rPr>
          <w:lang w:val="en-US"/>
        </w:rPr>
        <w:t>MeasureObjectSizeShape</w:t>
      </w:r>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r w:rsidR="00FA4532">
        <w:rPr>
          <w:lang w:val="en-US"/>
        </w:rPr>
        <w:t>MeasureObjectIntensity</w:t>
      </w:r>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r>
        <w:rPr>
          <w:lang w:val="en-US"/>
        </w:rPr>
        <w:t>png</w:t>
      </w:r>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клеточных сфер</w:t>
      </w:r>
      <w:r w:rsidR="008B56E8">
        <w:t>и</w:t>
      </w:r>
      <w:r>
        <w:t>одов,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агарозных молдах, прямо в молде,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пермеабилизации и нейтрализации свободного альдегида, однако это необходимо лишь при дальнейшем иммуноокрашивании. В данном случае для окрашивания использовались низкомолекулярные органические флуорофоры, они и так достаточно хорошо прокрашивают сфероид. </w:t>
      </w:r>
      <w:r w:rsidR="00D75E54">
        <w:t xml:space="preserve">Для окрашивания сфероидов использовался </w:t>
      </w:r>
      <w:r w:rsidR="00D75E54">
        <w:rPr>
          <w:lang w:val="en-US"/>
        </w:rPr>
        <w:t>C</w:t>
      </w:r>
      <w:r w:rsidR="00D75E54" w:rsidRPr="00D75E54">
        <w:rPr>
          <w:lang w:val="en-US"/>
        </w:rPr>
        <w:t>yto</w:t>
      </w:r>
      <w:r w:rsidR="00D75E54">
        <w:rPr>
          <w:lang w:val="en-US"/>
        </w:rPr>
        <w:t>C</w:t>
      </w:r>
      <w:r w:rsidR="00D75E54" w:rsidRPr="00D75E54">
        <w:rPr>
          <w:lang w:val="en-US"/>
        </w:rPr>
        <w:t>alcein</w:t>
      </w:r>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r w:rsidR="007F1A6C">
        <w:rPr>
          <w:lang w:val="en-US"/>
        </w:rPr>
        <w:t>C</w:t>
      </w:r>
      <w:r w:rsidR="007F1A6C" w:rsidRPr="00D75E54">
        <w:rPr>
          <w:lang w:val="en-US"/>
        </w:rPr>
        <w:t>yto</w:t>
      </w:r>
      <w:r w:rsidR="007F1A6C">
        <w:rPr>
          <w:lang w:val="en-US"/>
        </w:rPr>
        <w:t>C</w:t>
      </w:r>
      <w:r w:rsidR="007F1A6C" w:rsidRPr="00D75E54">
        <w:rPr>
          <w:lang w:val="en-US"/>
        </w:rPr>
        <w:t>alcein</w:t>
      </w:r>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мкл стокового раствора на 200 мкл)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r w:rsidR="007F1A6C">
        <w:t>мк</w:t>
      </w:r>
      <w:r w:rsidR="007F1A6C">
        <w:rPr>
          <w:lang w:val="en-US"/>
        </w:rPr>
        <w:t>M</w:t>
      </w:r>
      <w:r w:rsidR="007F1A6C">
        <w:t>, инкубация с ними занимала 30 минут. Краситель на ЭПР добавлялся до концентрации 5 мкМ</w:t>
      </w:r>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агарозном молде время инбкуации необходимо было увеличить до 48 часов. Более того, после 24 часов инкубации агарозного молда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молда,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3DF1DD64"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6C6B36">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r>
        <w:rPr>
          <w:lang w:val="en-US"/>
        </w:rPr>
        <w:t>C</w:t>
      </w:r>
      <w:r w:rsidRPr="00D75E54">
        <w:rPr>
          <w:lang w:val="en-US"/>
        </w:rPr>
        <w:t>yto</w:t>
      </w:r>
      <w:r>
        <w:rPr>
          <w:lang w:val="en-US"/>
        </w:rPr>
        <w:t>C</w:t>
      </w:r>
      <w:r w:rsidRPr="00D75E54">
        <w:rPr>
          <w:lang w:val="en-US"/>
        </w:rPr>
        <w:t>alcein</w:t>
      </w:r>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r>
        <w:t>Сокультивирование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r>
        <w:t>rtPCR клеток</w:t>
      </w:r>
      <w:bookmarkEnd w:id="40"/>
    </w:p>
    <w:p w14:paraId="42BD1D5B" w14:textId="77777777" w:rsidR="00723ED7" w:rsidRPr="002A1A25" w:rsidRDefault="00000000">
      <w:r>
        <w:tab/>
        <w:t xml:space="preserve">Предварительно клетки снимались с мембран при помощи раствора Трипсина-Версена, как это уже было описано выше. </w:t>
      </w:r>
    </w:p>
    <w:p w14:paraId="6C1C0539" w14:textId="77777777" w:rsidR="00723ED7" w:rsidRDefault="00000000">
      <w:r>
        <w:tab/>
        <w:t>Для выделения высококачественной тотальной РНК из клеток использовали спин-колонки RNeasy с силикагелем (RNeasy Mini Kit, Qiagen) с обработкой ДНКазой в колонках в соответствии с инструкциями производителя.</w:t>
      </w:r>
    </w:p>
    <w:p w14:paraId="0A013B65" w14:textId="77777777" w:rsidR="00723ED7" w:rsidRDefault="00000000">
      <w:r>
        <w:tab/>
        <w:t>Целостность РНК контролировали электрофорезом в агарозном геле. Для получения кДНК проводили обратную транскрипцию с 2 мкг выделенной РНК. Обратную транскрипцию проводили с помощью набора для синтеза кДНК iScript gDNA Clear (Bio-Rad Laboratories, Inc.) в соответствии с инструкциями производителя.</w:t>
      </w:r>
    </w:p>
    <w:p w14:paraId="6C504384" w14:textId="31034AC4" w:rsidR="00723ED7" w:rsidRDefault="00000000">
      <w:r>
        <w:tab/>
        <w:t>Для количественной ПЦР 1 мкл кДНК каждого образца пипеткой переносили в 96-луночный планшет планшет для кПЦР, по 1 мкл каждого праймера (Lumiprobe RUS) (список праймеров приведен в таблице ниже) и 22 мкл раствора мастер-микса в трёх повторностях. Глицеральдегид-3-фосфатдегидрогеназа (ГАФД) – ген домашнего хозяйства использовался для нормирования полученных данных; деионизованная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Таблица 1 Праймеры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r>
              <w:rPr>
                <w:b/>
                <w:color w:val="000000"/>
              </w:rPr>
              <w:t>Gene symbol</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r>
                  <w:rPr>
                    <w:rFonts w:ascii="Cardo" w:eastAsia="Cardo" w:hAnsi="Cardo" w:cs="Cardo"/>
                    <w:b/>
                    <w:color w:val="000000"/>
                  </w:rPr>
                  <w:t>Primer sequences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r>
              <w:rPr>
                <w:color w:val="000000"/>
              </w:rPr>
              <w:t>Vimentin (Vim)</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r>
              <w:rPr>
                <w:color w:val="000000"/>
              </w:rPr>
              <w:t>Fibronectin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r>
              <w:rPr>
                <w:color w:val="000000"/>
              </w:rPr>
              <w:t>Forward: 5′-GAAAGGCCTTCAACTGCAAA-3′</w:t>
            </w:r>
          </w:p>
          <w:p w14:paraId="339A7727" w14:textId="77777777" w:rsidR="00723ED7" w:rsidRDefault="00000000">
            <w:pPr>
              <w:ind w:right="-320"/>
            </w:pPr>
            <w:r>
              <w:rPr>
                <w:color w:val="000000"/>
              </w:rPr>
              <w:t>Reverse: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r>
              <w:rPr>
                <w:color w:val="000000"/>
              </w:rPr>
              <w:t>Forward: 5′-TTCACAGTGGAGAGAAGCCA-3′</w:t>
            </w:r>
          </w:p>
          <w:p w14:paraId="591EE474" w14:textId="77777777" w:rsidR="00723ED7" w:rsidRDefault="00000000">
            <w:pPr>
              <w:ind w:right="-320"/>
            </w:pPr>
            <w:r>
              <w:rPr>
                <w:color w:val="000000"/>
              </w:rPr>
              <w:t>Reverse: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r>
              <w:rPr>
                <w:color w:val="000000"/>
              </w:rPr>
              <w:t>Forward: 5′-GGCGGTGCTGTCTCTCTAT-3′</w:t>
            </w:r>
          </w:p>
          <w:p w14:paraId="7027C3F1" w14:textId="77777777" w:rsidR="00723ED7" w:rsidRDefault="00000000">
            <w:pPr>
              <w:ind w:right="-320"/>
            </w:pPr>
            <w:r>
              <w:rPr>
                <w:color w:val="000000"/>
              </w:rPr>
              <w:t>Reverse: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r>
              <w:rPr>
                <w:color w:val="000000"/>
              </w:rPr>
              <w:t>Fibroblast Activation Protein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r>
              <w:rPr>
                <w:color w:val="000000"/>
              </w:rPr>
              <w:t>Forward: 5′-AATAGAACCATGCTTTGGAGATACT-3′</w:t>
            </w:r>
          </w:p>
          <w:p w14:paraId="514D6F95" w14:textId="77777777" w:rsidR="00723ED7" w:rsidRDefault="00000000">
            <w:pPr>
              <w:ind w:right="-320"/>
            </w:pPr>
            <w:r>
              <w:rPr>
                <w:color w:val="000000"/>
              </w:rPr>
              <w:t>Reverse: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r>
              <w:rPr>
                <w:color w:val="000000"/>
              </w:rPr>
              <w:t>Forward: 5′-AGATCCTGAGCTCCCTGACA-3′</w:t>
            </w:r>
          </w:p>
          <w:p w14:paraId="2C8DA68D" w14:textId="77777777" w:rsidR="00723ED7" w:rsidRDefault="00000000">
            <w:pPr>
              <w:ind w:right="-320"/>
            </w:pPr>
            <w:r>
              <w:rPr>
                <w:color w:val="000000"/>
              </w:rPr>
              <w:t>Reverse: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r>
              <w:rPr>
                <w:color w:val="000000"/>
              </w:rPr>
              <w:t>Forward: 5′-AGCTACTGACCAGGGAGCTG-3′</w:t>
            </w:r>
          </w:p>
          <w:p w14:paraId="1B8E189F" w14:textId="77777777" w:rsidR="00723ED7" w:rsidRDefault="00000000">
            <w:pPr>
              <w:ind w:right="-320"/>
            </w:pPr>
            <w:r>
              <w:rPr>
                <w:color w:val="000000"/>
              </w:rPr>
              <w:t>Reverse: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r>
              <w:rPr>
                <w:color w:val="000000"/>
              </w:rPr>
              <w:t>Fibroblast growth factor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r>
              <w:rPr>
                <w:color w:val="000000"/>
              </w:rPr>
              <w:t>Forward: 5′-GTGTCTTCCGTCCCTGTCAC-3′</w:t>
            </w:r>
          </w:p>
          <w:p w14:paraId="4B199E2B" w14:textId="77777777" w:rsidR="00723ED7" w:rsidRDefault="00000000">
            <w:pPr>
              <w:ind w:right="-320"/>
            </w:pPr>
            <w:r>
              <w:rPr>
                <w:color w:val="000000"/>
              </w:rPr>
              <w:t>Reverse: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r>
              <w:rPr>
                <w:color w:val="000000"/>
              </w:rPr>
              <w:t>Glyceraldehyde 3-phosphate dehydrogenas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r>
              <w:rPr>
                <w:color w:val="000000"/>
              </w:rPr>
              <w:t>Forward: 5′-GACAAGCTTCCCGTTCTCAG-3′</w:t>
            </w:r>
          </w:p>
          <w:p w14:paraId="754AC906" w14:textId="77777777" w:rsidR="00723ED7" w:rsidRDefault="00000000">
            <w:pPr>
              <w:ind w:right="-320"/>
            </w:pPr>
            <w:r>
              <w:rPr>
                <w:color w:val="000000"/>
              </w:rPr>
              <w:t>Reverse: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Конструкция первичного молда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r>
        <w:t xml:space="preserve">молдов) в которых </w:t>
      </w:r>
      <w:r w:rsidR="00BC7337">
        <w:t xml:space="preserve">бы </w:t>
      </w:r>
      <w:r>
        <w:t>проводилась кросс-коньюгация белка. Были опробованы полистироловые крышки культуральных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молды с нуля, с использованием имеющихся в распоряжении технологий. Одними из самых подходящих материалов для изготовления молда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молды. Подобные молды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Таким образом для изготовления мембран нужно сначала изготовить при помощи 3d печати первичный молд, налить в него двухкомпонентный литьевой силикон, образующий вторичный молд,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культуральных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Рисунок 5 Более детальный скетч одиночного вторичного молда, зеленым обозначена область куда наливается смесь белка и коньюгирующего агента</w:t>
      </w:r>
    </w:p>
    <w:p w14:paraId="3FC23A94" w14:textId="51CB6CBE" w:rsidR="0023384C" w:rsidRDefault="0023384C" w:rsidP="0023384C">
      <w:pPr>
        <w:ind w:firstLine="708"/>
      </w:pPr>
      <w:r>
        <w:t xml:space="preserve">Критично важной частью молда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молдов в чашку петри углы можно отрезать. Это позволяет, так же, различать молды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молды комбинируются в один большой печатный объект по три. Для этого в нем сделано три отсека, разделенные перемычками. Благодаря этим перемычкам во вторичном молде создаются углубления, по </w:t>
      </w:r>
      <w:r>
        <w:lastRenderedPageBreak/>
        <w:t xml:space="preserve">которым можно разделить вторичный молд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4 Скетчи первичного (А) и вторичного молда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полимеризуется, поэтому все работы выполнялись при помощи силиконов на оловянной основе.</w:t>
      </w:r>
    </w:p>
    <w:p w14:paraId="252581DB" w14:textId="77777777" w:rsidR="00723ED7" w:rsidRDefault="00000000">
      <w:pPr>
        <w:ind w:firstLine="708"/>
      </w:pPr>
      <w:r>
        <w:t>В итоге был сформулирован следующий протокол изготовления вторичного молда:</w:t>
      </w:r>
    </w:p>
    <w:p w14:paraId="2AF38241" w14:textId="77777777" w:rsidR="00723ED7" w:rsidRDefault="00000000">
      <w:pPr>
        <w:numPr>
          <w:ilvl w:val="0"/>
          <w:numId w:val="1"/>
        </w:numPr>
        <w:pBdr>
          <w:top w:val="nil"/>
          <w:left w:val="nil"/>
          <w:bottom w:val="nil"/>
          <w:right w:val="nil"/>
          <w:between w:val="nil"/>
        </w:pBdr>
        <w:spacing w:after="0"/>
      </w:pPr>
      <w:r>
        <w:rPr>
          <w:color w:val="000000"/>
        </w:rPr>
        <w:t>Первичный молд,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Силиконовая масса помещалась в первичные молды, после чего вакуумировалась, для удаления пузырей воздуха, которые особенно сильно накапливались в молдах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молды извлекались, очищались изопропиловым спиртом, нарезались на отдельные части и хранились в закрытом состоянии в зип-лок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6 Вторичные молды в чашке петри. У молдов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молда являются максимально кастомизируемыми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коньюгации белка для изготовления мембран</w:t>
      </w:r>
      <w:r w:rsidR="00560720">
        <w:t xml:space="preserve">, с использованием глутарового альдегида как сшивающего агента и карбодиимида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карбоксигруппой.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молда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r>
        <w:t>Глутаральдегидная коньюгация</w:t>
      </w:r>
      <w:bookmarkEnd w:id="45"/>
    </w:p>
    <w:p w14:paraId="51D2D07B" w14:textId="24168E9A" w:rsidR="00723ED7" w:rsidRDefault="00000000">
      <w:pPr>
        <w:ind w:firstLine="708"/>
      </w:pPr>
      <w:r>
        <w:t>На одну молекулу BSA приходится 30 доступных для реакции коньюгации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kDa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коньюгации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Если готовить смесь сразу на несколько мембран (на каждую уходит сто микролитров жидкости), то ещё в процессе нанесения её на второй молд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В лунку помещалось 100 мкл раствора белка, 20 мкл раствора альдегида, двумя тремя пипетированиями жидкость перемешивалась, после чего переносилась в силиконовый молд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опимальной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полимеризуется </w:t>
            </w:r>
          </w:p>
        </w:tc>
        <w:tc>
          <w:tcPr>
            <w:tcW w:w="2336" w:type="dxa"/>
          </w:tcPr>
          <w:p w14:paraId="2A01BE63" w14:textId="4D16F29C" w:rsidR="006F62A0" w:rsidRDefault="00B971A0" w:rsidP="005F732D">
            <w:r>
              <w:t>Белок не полимеризуется</w:t>
            </w:r>
          </w:p>
        </w:tc>
        <w:tc>
          <w:tcPr>
            <w:tcW w:w="2337" w:type="dxa"/>
          </w:tcPr>
          <w:p w14:paraId="1FF19716" w14:textId="0C779BDF" w:rsidR="006F62A0" w:rsidRDefault="00B971A0" w:rsidP="005F732D">
            <w:r>
              <w:t>Белок частично полимеризуется,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разваливаются, превращаясь в железобразную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молда,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EDC коньюгация</w:t>
      </w:r>
      <w:bookmarkEnd w:id="46"/>
    </w:p>
    <w:p w14:paraId="51F0E19F" w14:textId="4B62D753" w:rsidR="00226319" w:rsidRPr="00755FFF" w:rsidRDefault="00226319" w:rsidP="00226319">
      <w:pPr>
        <w:ind w:firstLine="720"/>
      </w:pPr>
      <w:r>
        <w:t xml:space="preserve">Коньюгация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ацилизомочевины), который далее связывается с амином другой молекулы (или той же самой, если молекула достаточно длинная и гибкая). </w:t>
      </w:r>
      <w:r>
        <w:rPr>
          <w:lang w:val="en-US"/>
        </w:rPr>
        <w:t>EDC</w:t>
      </w:r>
      <w:r>
        <w:t>-коньюгация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коньюгации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у Термо</w:t>
      </w:r>
    </w:p>
    <w:p w14:paraId="6713469A" w14:textId="26D172AB" w:rsidR="00226319" w:rsidRPr="00226319" w:rsidRDefault="00226319" w:rsidP="00226319">
      <w:pPr>
        <w:ind w:firstLine="708"/>
      </w:pPr>
      <w:r>
        <w:t>Если для аккуратной коньюгации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r>
        <w:t>скаффолдов</w:t>
      </w:r>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кросслинкера. </w:t>
      </w:r>
    </w:p>
    <w:p w14:paraId="1C2A88BD" w14:textId="5309F5E2" w:rsidR="00623DEF" w:rsidRDefault="00623DEF" w:rsidP="00623DEF">
      <w:r>
        <w:lastRenderedPageBreak/>
        <w:tab/>
      </w:r>
      <w:r w:rsidR="00B922E9">
        <w:t xml:space="preserve">Реакция коньюгации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микроцентрифужные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вортексе, после чего переносился в силиконовые молды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полимеризуется </w:t>
            </w:r>
          </w:p>
        </w:tc>
        <w:tc>
          <w:tcPr>
            <w:tcW w:w="2336" w:type="dxa"/>
          </w:tcPr>
          <w:p w14:paraId="4CE1E486" w14:textId="77777777" w:rsidR="006B3721" w:rsidRDefault="006B3721" w:rsidP="001900C9">
            <w:r>
              <w:t>Белок не полимеризуется</w:t>
            </w:r>
          </w:p>
        </w:tc>
        <w:tc>
          <w:tcPr>
            <w:tcW w:w="2337" w:type="dxa"/>
          </w:tcPr>
          <w:p w14:paraId="1108CB10" w14:textId="6E3474A3" w:rsidR="006B3721" w:rsidRDefault="00201E47" w:rsidP="001900C9">
            <w:r>
              <w:t>Белок не полимеризуется</w:t>
            </w:r>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однако очень плохо отделяется от молда</w:t>
            </w:r>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коньюгации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коньюгации добавляют вспомогательное вещество </w:t>
      </w:r>
      <w:r w:rsidR="002F12EB">
        <w:rPr>
          <w:lang w:val="en-US"/>
        </w:rPr>
        <w:t>NHS</w:t>
      </w:r>
      <w:r w:rsidR="002F12EB" w:rsidRPr="002F12EB">
        <w:t xml:space="preserve"> (N-hydroxysuccinimide)</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Термо</w:t>
      </w:r>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 xml:space="preserve">при изготовлении белковых мембран. Соответствующее (эквимолярное)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r>
        <w:t xml:space="preserve">коньюгации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приготовленые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коньюгирующих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Для изготовления мембраны жидкость, содержащую белок и полимеризующий агент, необходимо нанести на силиконовый молд.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молду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молд, B – распределение носиком дозатора смеси по молду, </w:t>
      </w:r>
    </w:p>
    <w:p w14:paraId="1E8B2D6F" w14:textId="5F7DA3B6" w:rsidR="00723ED7" w:rsidRDefault="00DF223E">
      <w:r>
        <w:tab/>
        <w:t>При использовании глутарового альдегика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молду.</w:t>
      </w:r>
    </w:p>
    <w:p w14:paraId="5C5AADC0" w14:textId="122567AF" w:rsidR="00723ED7" w:rsidRDefault="00000000" w:rsidP="006C65AA">
      <w:pPr>
        <w:pStyle w:val="3"/>
      </w:pPr>
      <w:bookmarkStart w:id="48" w:name="_Toc125154168"/>
      <w:r>
        <w:t>Полимеризация и отделение мембраны от молда</w:t>
      </w:r>
      <w:bookmarkEnd w:id="48"/>
    </w:p>
    <w:p w14:paraId="40075C52" w14:textId="5D987689" w:rsidR="001F591A" w:rsidRDefault="00CA18DD" w:rsidP="00CA18DD">
      <w:pPr>
        <w:ind w:firstLine="720"/>
      </w:pPr>
      <w:r>
        <w:t xml:space="preserve">Реакция кросс-коньюгации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Однако для полного завершения реакции необходимо как минимум несколько часов, если попытаться отделить мембрану от силиконового молда раньше времени как правила она рвется. Оптимальным оказалось оставлять мембрану на молде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Чтобы не допустить пересыхания молды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молда.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молда пинцетом, предварительно его </w:t>
      </w:r>
      <w:r w:rsidR="00DF6A3D">
        <w:t>можно немного</w:t>
      </w:r>
      <w:r>
        <w:t xml:space="preserve"> подеформировать, чтобы мембрана начала отходить. </w:t>
      </w:r>
      <w:r w:rsidR="00E82131">
        <w:t>Процесс отделения мембраны от силиконового молда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9 Процесс отделения мембраны от силиконового молда</w:t>
      </w:r>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молда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молд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прототипиорования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которые не всегда очевидным образом влияют на объекты, напечатанные на принтерах разного типа. Так получилось и с первичными молдами</w:t>
      </w:r>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молдов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 xml:space="preserve">FDM (fusion deposition of material) 3d печать, на сегоднящний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 xml:space="preserve">Разрешение FDM 3d принтера ограничивается, в первую очередь, диаметром носика (nozzle) экструдера, стандартно используемый в 3d принтерах хоббийного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Первичные молды для изготовления мембран были напечатаны на FDM 3d принтерах CR-10s и CR-6SE (Creality)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ironing (появившаяся в Prusa Slicer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0 Молды, напечатанные по FDM технологии, A – стандартные настройки, B – включена настройка ironing</w:t>
      </w:r>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молдов,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молдах,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Saxena K. K. et al. </w:t>
      </w:r>
      <w:r w:rsidRPr="006C040C">
        <w:rPr>
          <w:lang w:val="en-US"/>
        </w:rPr>
        <w:t xml:space="preserve">Characterization of circumferential surface roughness of micro-EDMed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молдах.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молда. Вероятно, из-за сложного рельефа молда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Рисунок 11 Мембраны изготовленные на FDM молдах. A - стандартные настройи печати, B – ironed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Предварительно необходимо описать само устройство 3d MSLA принтера. MSLA расшифровывается, как уже было упомянуто выше, как masked stereolithography. Стереолитография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В типичном MSLA 3d принтере можно выделить несколько основных компонентов. Жидкий фотополимер наливается в ванную (va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 xml:space="preserve">При работе принтера в ванную автоматически опускается столик (bed),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хоббийного класса это 50–25 μm), после чего включается облучение. Слой фотополимера между пленкой и столиком полимеризуется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фотополимер затек под него, потом опускается обратно, при этом новое расстояние от FEP до столика больше на высоту одного слоя, после чего засвечивается (полимеризуется)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фотополимеру,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xy оси разрешение ограничивается размером пикселя LCD экрана (примерно 40x40 μm, несколько отличается для разных доступных на рынке моделей принтера), а по оси z разрешение ограничено высотой слоя (25-50 μm, в зависимости от настроек).</w:t>
      </w:r>
    </w:p>
    <w:p w14:paraId="28FA7E40" w14:textId="77777777" w:rsidR="00723ED7" w:rsidRDefault="00000000">
      <w:pPr>
        <w:ind w:firstLine="708"/>
      </w:pPr>
      <w:r>
        <w:t xml:space="preserve">Это приводит к тому, что напечатанный принтером объект не является идеальной репродукцией цифровой модели, софт (слайсер), используемый для печати, аппроксимирует эту модель вокселями,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3 Иллюстрация процесса аппроксимации плоской модели вокселями</w:t>
      </w:r>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слайсер, зеленым – результирующая модель, апроксимированная вокселями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воксели, которую осуществляет слайсер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слайсер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вокселями.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6 Оптическая микроскопия напечатанных тест-объектов. A - в плоскости печати, B - под углом 25 градусов, C - под углом 60 градусов. Масштабная линейка – 500 μm</w:t>
      </w:r>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полимеризующейся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В идеальных условиях (А) пиксель LCD матрицы пропускает свет абсолютно равномерно, свет без искажений идет на фотополимер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μm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молдов.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9 Микрорельеф мембран, изготовленных на молде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молда,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Угол печати существенно влияет на микрорельеф молда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молда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молда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микроячеек, в которых можно выращивать клеточные сфероиды. </w:t>
      </w:r>
    </w:p>
    <w:p w14:paraId="04E94738" w14:textId="77777777" w:rsidR="00723ED7" w:rsidRDefault="00000000">
      <w:pPr>
        <w:ind w:left="360" w:firstLine="348"/>
      </w:pPr>
      <w:r>
        <w:lastRenderedPageBreak/>
        <w:t>Был проведен ряд экспериментов, для того чтобы определить возможности методики и ограничения MSLA технологии для создания макрорельефа в молдах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молды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микроячеек.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0 Тест объект с макрорельефвом</w:t>
      </w:r>
    </w:p>
    <w:p w14:paraId="4A87327C" w14:textId="77777777" w:rsidR="00723ED7" w:rsidRDefault="00000000">
      <w:pPr>
        <w:ind w:firstLine="360"/>
      </w:pPr>
      <w:r>
        <w:t>Необходимо сразу упомянуть, что рассмотренный выше механизм аппроксимации 3d модели вокселями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1 Иллюстрация процесса аппроксимации модели с макрорельефом вокселями</w:t>
      </w:r>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слайсера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микроячейками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пикселизации,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фотополимера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микроячеек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обьекта</w:t>
            </w:r>
          </w:p>
        </w:tc>
        <w:tc>
          <w:tcPr>
            <w:tcW w:w="2588" w:type="dxa"/>
          </w:tcPr>
          <w:p w14:paraId="19A94A7B" w14:textId="77777777" w:rsidR="00723ED7" w:rsidRDefault="00000000">
            <w:r>
              <w:t>Глубина (в модели), μm</w:t>
            </w:r>
          </w:p>
        </w:tc>
        <w:tc>
          <w:tcPr>
            <w:tcW w:w="2410" w:type="dxa"/>
          </w:tcPr>
          <w:p w14:paraId="0E9B09C8" w14:textId="77777777" w:rsidR="00723ED7" w:rsidRDefault="00000000">
            <w:r>
              <w:t>Глубина (измеренная при помощи CLSM), μm</w:t>
            </w:r>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микроячейки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μm, B – 300 μm, C – 400 μm. Красным обозначена окружность соответствующего диаметра. </w:t>
      </w:r>
    </w:p>
    <w:p w14:paraId="3D1DCA90" w14:textId="77777777" w:rsidR="00723ED7" w:rsidRDefault="00000000">
      <w:pPr>
        <w:ind w:firstLine="360"/>
      </w:pPr>
      <w:r>
        <w:t>Микрофотографии далее были сегментированы с использованием ilastik и далее геометрические размеры объектов были измерены в программе CellProfiler.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Диаметр в модели, μm</w:t>
            </w:r>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вокселями</w:t>
      </w:r>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молды, с которых далее были сделаны вторичные силиконовые по методике аналогичной описанной выше. На рисунке ниже представлена </w:t>
      </w:r>
      <w:r>
        <w:lastRenderedPageBreak/>
        <w:t>макрофотография центральной части первичного, напечатанного на 3d принтере молда. Для того, чтобы полностью перенести макрорельеф на вторичный молд понадобилось вакуумировать молд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микроячейки глубиной в 300 μm приводят к тому, что мембрана слишком прочно прилипает к вторичному молду и, в итоге, рвется в процессе отделения (Рисунок B). Мембраны с особенностями высотой 200 μm и 100 μm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8 Макрофотография центральной части первичного молда с макрорельефом (A), отделенная от вторичного молда мембрана с макрорельефом (</w:t>
      </w:r>
      <w:r w:rsidR="00DF55C0">
        <w:rPr>
          <w:i/>
          <w:color w:val="000000"/>
          <w:sz w:val="20"/>
          <w:szCs w:val="20"/>
          <w:lang w:val="en-US"/>
        </w:rPr>
        <w:t>C</w:t>
      </w:r>
      <w:r>
        <w:rPr>
          <w:i/>
          <w:color w:val="000000"/>
          <w:sz w:val="20"/>
          <w:szCs w:val="20"/>
        </w:rPr>
        <w:t>), мембрана поврежденная при отделении от вторичного молда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микроячейки и в целом структура поверхности переносится с первичного молда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микроячейки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автофлуоресценцией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0 3d реконструкция изображений микрорельефа на мембраназх,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μm</w:t>
      </w:r>
      <w:r>
        <w:rPr>
          <w:rFonts w:ascii="Arial" w:eastAsia="Arial" w:hAnsi="Arial" w:cs="Arial"/>
          <w:color w:val="4D5156"/>
          <w:sz w:val="21"/>
          <w:szCs w:val="21"/>
          <w:highlight w:val="white"/>
        </w:rPr>
        <w:t xml:space="preserve"> </w:t>
      </w:r>
      <w:r>
        <w:t>и диаметром 300–400 μm.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Fe@C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47713873"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функционализации эти наночастицы связываются с белком мембраны ковалентно, что исключает их последующее выделение в жидкость. </w:t>
      </w:r>
      <w:r w:rsidR="009F1345">
        <w:t>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магнитноуправляемой мембраны от обычной – несколько более темная окраска, что впрочем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6D5B3968"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0.5 – 0.6 мН, тогда как </w:t>
      </w:r>
      <w:r w:rsidR="00FC0FC0">
        <w:t xml:space="preserve">сила Архимеда, действующая на мембрану, составляет </w:t>
      </w:r>
      <w:r w:rsidR="00FC0FC0" w:rsidRPr="00FC0FC0">
        <w:t xml:space="preserve">~0.5 </w:t>
      </w:r>
      <w:r w:rsidR="00FC0FC0">
        <w:t>мкН, что дает три порядка разницы. Именно эту силу необходимо скомпенсировать за счет магнитного притяжения частиц, распределенных в мембране, чтобы удержать её на плаву.</w:t>
      </w:r>
    </w:p>
    <w:p w14:paraId="48EB49B0" w14:textId="6D5C732B"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lastRenderedPageBreak/>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674C17C5"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NdFeB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Таким образом была сконструирована магнитная система на базе постоянного NdFeB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r>
        <w:lastRenderedPageBreak/>
        <w:t>Холдер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печатный холдер для мембран</w:t>
      </w:r>
      <w:r w:rsidR="00481EE1">
        <w:t>.</w:t>
      </w:r>
      <w:r w:rsidR="00B52027">
        <w:t xml:space="preserve"> </w:t>
      </w:r>
    </w:p>
    <w:p w14:paraId="1FE56E47" w14:textId="3E1756A2" w:rsidR="00322EAC" w:rsidRPr="002D570B" w:rsidRDefault="007D3121" w:rsidP="00481213">
      <w:pPr>
        <w:keepNext/>
        <w:ind w:firstLine="720"/>
      </w:pPr>
      <w:r>
        <w:t xml:space="preserve">Этот холдер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холдера,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холдер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молды. </w:t>
      </w:r>
      <w:r w:rsidR="00B04835">
        <w:t xml:space="preserve">Схема устройства холдера,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73014C0B"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6C6B36">
        <w:rPr>
          <w:noProof/>
        </w:rPr>
        <w:t>15</w:t>
      </w:r>
      <w:r>
        <w:rPr>
          <w:noProof/>
        </w:rPr>
        <w:fldChar w:fldCharType="end"/>
      </w:r>
      <w:r w:rsidRPr="00A9706A">
        <w:t xml:space="preserve"> </w:t>
      </w:r>
      <w:r>
        <w:t>Схематичное изображение холдера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холдеров.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Взрыв-схемы сплошного холдера и холдера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холдера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5D309124"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6C6B36">
        <w:rPr>
          <w:noProof/>
        </w:rPr>
        <w:t>16</w:t>
      </w:r>
      <w:r>
        <w:rPr>
          <w:noProof/>
        </w:rPr>
        <w:fldChar w:fldCharType="end"/>
      </w:r>
      <w:r>
        <w:t xml:space="preserve"> Взрыв-схема холдеров для мембран. Слева - холдер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холдера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экспериментов по сокультивированию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DD36E6F"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6C6B36">
        <w:rPr>
          <w:noProof/>
        </w:rPr>
        <w:t>17</w:t>
      </w:r>
      <w:r>
        <w:rPr>
          <w:noProof/>
        </w:rPr>
        <w:fldChar w:fldCharType="end"/>
      </w:r>
      <w:r>
        <w:t xml:space="preserve"> Фотографии проницаемого холдера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холдер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холдера, в целом, повторяла конструкцию холдеров для ячеек планшета, однако он был значительно меньше по высоте и снабжен тремя </w:t>
      </w:r>
      <w:r w:rsidR="007F0DD0">
        <w:t>опорами</w:t>
      </w:r>
      <w:r w:rsidRPr="00456827">
        <w:t xml:space="preserve"> </w:t>
      </w:r>
      <w:r>
        <w:t xml:space="preserve">позволяюшими поддерживать холдер над стеклянной вставкой в чашку, на </w:t>
      </w:r>
      <w:r w:rsidR="007D4EB4">
        <w:t>которой рос нижний слой клетк.</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1C844FA4" w:rsidR="00252ACE" w:rsidRDefault="00F57744" w:rsidP="00F57744">
      <w:pPr>
        <w:pStyle w:val="a4"/>
      </w:pPr>
      <w:r>
        <w:t xml:space="preserve">Рисунок  </w:t>
      </w:r>
      <w:r>
        <w:fldChar w:fldCharType="begin"/>
      </w:r>
      <w:r>
        <w:instrText xml:space="preserve"> SEQ Рисунок_ \* ARABIC </w:instrText>
      </w:r>
      <w:r>
        <w:fldChar w:fldCharType="separate"/>
      </w:r>
      <w:r w:rsidR="006C6B36">
        <w:rPr>
          <w:noProof/>
        </w:rPr>
        <w:t>18</w:t>
      </w:r>
      <w:r>
        <w:rPr>
          <w:noProof/>
        </w:rPr>
        <w:fldChar w:fldCharType="end"/>
      </w:r>
      <w:r w:rsidRPr="007F0DD0">
        <w:t xml:space="preserve"> </w:t>
      </w:r>
      <w:r>
        <w:t>Взрыв-схема холдера для конфокальной чашки и фотография собранного холдера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подобных холдеров</w:t>
      </w:r>
      <w:r>
        <w:t xml:space="preserve"> является разработкой автора работы, в ней нет ничего сложного, и в литературе упомянаются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холдера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сокультивирования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сокультивированию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холдере,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доксрубицин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r>
        <w:rPr>
          <w:color w:val="000000"/>
        </w:rPr>
        <w:t>карбоксилированные и аминированные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холдера не была критична они крепились цианакрилатным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релаксометрии. Эксперимент проводился тем же образом, что и для других веществ, за исключением того, что отобранные пробы измерялись при помощи ЯМР-релаксометра.</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5B3610E" w14:textId="6F823325" w:rsidR="00507466" w:rsidRDefault="00507466" w:rsidP="00507466">
      <w:pPr>
        <w:pStyle w:val="a4"/>
      </w:pPr>
      <w:r>
        <w:t xml:space="preserve">Рисунок  </w:t>
      </w:r>
      <w:r>
        <w:fldChar w:fldCharType="begin"/>
      </w:r>
      <w:r>
        <w:instrText xml:space="preserve"> SEQ Рисунок_ \* ARABIC </w:instrText>
      </w:r>
      <w:r>
        <w:fldChar w:fldCharType="separate"/>
      </w:r>
      <w:r w:rsidR="006C6B36">
        <w:rPr>
          <w:noProof/>
        </w:rPr>
        <w:t>19</w:t>
      </w:r>
      <w:r>
        <w:fldChar w:fldCharType="end"/>
      </w:r>
      <w:r>
        <w:t xml:space="preserve"> Времена релаксации Т2 жидкости, находящейся снаружи холдера</w:t>
      </w:r>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доксрубицин,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релаксометрия.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 xml:space="preserve">Клетки, проинкубированные на мембране, содержащей магнитные наночастицы, были отделены от неё при помощи раствора трипсина-Версена, отцентрифугированы, </w:t>
      </w:r>
      <w:r w:rsidR="00E62267">
        <w:t xml:space="preserve">отмыты, </w:t>
      </w:r>
      <w:r w:rsidR="00445BB3">
        <w:t xml:space="preserve">после чего </w:t>
      </w:r>
      <w:r w:rsidR="00776FD4">
        <w:t>клеточные суспензии были измерены</w:t>
      </w:r>
      <w:r w:rsidR="00445BB3">
        <w:t xml:space="preserve"> при помощи ЯМР-релаксометра.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FAB6AC6" w14:textId="70AADC50"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6C6B36">
        <w:rPr>
          <w:noProof/>
        </w:rPr>
        <w:t>20</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мембрана в процессе провдения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r w:rsidR="00DF1432">
        <w:t>формазан)</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формазана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формазана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r w:rsidR="00DF1432">
        <w:t>формазана</w:t>
      </w:r>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монослоя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культурального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681E10C" w14:textId="46165093"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6C6B36">
        <w:rPr>
          <w:noProof/>
        </w:rPr>
        <w:t>21</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коньюгации и отделения от молдов мембраны все ещё не готовы для биологрических экспериментов. Сам по себе </w:t>
      </w:r>
      <w:r>
        <w:rPr>
          <w:lang w:val="en-US"/>
        </w:rPr>
        <w:t>BSA</w:t>
      </w:r>
      <w:r w:rsidRPr="001E0B46">
        <w:t xml:space="preserve"> </w:t>
      </w:r>
      <w:r>
        <w:t xml:space="preserve">не токсичен и биосовместим, однако вещества используемые для коньюгации и </w:t>
      </w:r>
      <w:r>
        <w:rPr>
          <w:lang w:val="en-US"/>
        </w:rPr>
        <w:t>EDC</w:t>
      </w:r>
      <w:r w:rsidRPr="001E0B46">
        <w:t xml:space="preserve"> </w:t>
      </w:r>
      <w:r>
        <w:t>и глутаровый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4C6FD93" w14:textId="1D9F8D93"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6C6B36">
        <w:rPr>
          <w:noProof/>
        </w:rPr>
        <w:t>22</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полимеризующего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31941F" w14:textId="1D644709"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6C6B36">
        <w:rPr>
          <w:noProof/>
        </w:rPr>
        <w:t>23</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культурального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Проточная цитометрия</w:t>
      </w:r>
      <w:bookmarkEnd w:id="61"/>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цитометрия с использованием флуоресцентно-меченных антител к аннексину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 xml:space="preserve">При помощи раствора трипсина-Версена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r w:rsidR="00CC120B">
        <w:t>Г</w:t>
      </w:r>
      <w:r>
        <w:t>имзе.</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2975DC5E"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 xml:space="preserve">разными методами, окрашенные прямо в 24 луночном планшете. Синяя окраска – окраска по Романовскому-Гимзе, желтая – эозином, </w:t>
      </w:r>
      <w:r w:rsidR="00346EDD">
        <w:t>темно-красная – окраска гематоксилином-эозином.</w:t>
      </w:r>
    </w:p>
    <w:p w14:paraId="2993CAE8" w14:textId="55AAC244"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Вероятно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автофлуоресценции, которая может мешать получению качественных изображений. С использованием лямбда-режима конфокального микроскопа были </w:t>
      </w:r>
      <w:r w:rsidR="003D3DE8">
        <w:t>получены полноспектральные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DF157B6"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6C6B36">
        <w:rPr>
          <w:noProof/>
        </w:rPr>
        <w:t>24</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автофлуоресценция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F8965FF"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6C6B36">
        <w:rPr>
          <w:noProof/>
        </w:rPr>
        <w:t>25</w:t>
      </w:r>
      <w:r>
        <w:rPr>
          <w:noProof/>
        </w:rPr>
        <w:fldChar w:fldCharType="end"/>
      </w:r>
      <w:r>
        <w:t xml:space="preserve"> Спектры автофлуоресценции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помози глутарового альдегида примерно на порядок выше, чем для их </w:t>
      </w:r>
      <w:r>
        <w:rPr>
          <w:lang w:val="en-US"/>
        </w:rPr>
        <w:t>EDC</w:t>
      </w:r>
      <w:r w:rsidRPr="00077655">
        <w:t xml:space="preserve"> </w:t>
      </w:r>
      <w:r>
        <w:t xml:space="preserve">аналогов. </w:t>
      </w:r>
      <w:r w:rsidR="007F5744">
        <w:t>Яркая автофлуоресценция</w:t>
      </w:r>
      <w:r>
        <w:t xml:space="preserve"> биологических объектов</w:t>
      </w:r>
      <w:r w:rsidR="007F5744">
        <w:t>, фиксированных глутаровым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Автофлуоресценция белка, сшитого глутаровым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полимеризующего агента использовался </w:t>
      </w:r>
      <w:r>
        <w:rPr>
          <w:lang w:val="en-US"/>
        </w:rPr>
        <w:t>EDC</w:t>
      </w:r>
      <w:r w:rsidRPr="00EC7785">
        <w:t xml:space="preserve"> </w:t>
      </w:r>
      <w:r>
        <w:t xml:space="preserve">автофлуоресценция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450E1FCA"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6C6B36">
        <w:rPr>
          <w:noProof/>
        </w:rPr>
        <w:t>26</w:t>
      </w:r>
      <w:r>
        <w:rPr>
          <w:noProof/>
        </w:rPr>
        <w:fldChar w:fldCharType="end"/>
      </w:r>
      <w:r w:rsidRPr="00C33538">
        <w:t xml:space="preserve"> </w:t>
      </w:r>
      <w:r>
        <w:t xml:space="preserve">Клетки культуры </w:t>
      </w:r>
      <w:r>
        <w:rPr>
          <w:lang w:val="en-US"/>
        </w:rPr>
        <w:t>Vero</w:t>
      </w:r>
      <w:r>
        <w:t>, окрашенные</w:t>
      </w:r>
      <w:r w:rsidRPr="00C33538">
        <w:t xml:space="preserve"> </w:t>
      </w:r>
      <w:r w:rsidRPr="00A76C1F">
        <w:t>CytoCalcein Violet</w:t>
      </w:r>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r w:rsidR="00A95DAA">
        <w:t>стака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Несмотря на заметную автофлуоресценцию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7">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0FA48972"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6C6B36">
        <w:rPr>
          <w:noProof/>
        </w:rPr>
        <w:t>27</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r w:rsidRPr="00A76C1F">
        <w:t>CytoCalcein Violet</w:t>
      </w:r>
      <w:r>
        <w:t>, изображение получено в виде серии конфокальных срезов высотой 3 мкм, при возбуждении 405 нм лазером и регистрации в диапазоне 420-460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r w:rsidR="00A76C1F" w:rsidRPr="00A76C1F">
        <w:t>CytoCalcein Violet</w:t>
      </w:r>
      <w:r w:rsidR="00A76C1F">
        <w:t xml:space="preserve">, окрашивающий жизнеспособные клетки, </w:t>
      </w:r>
      <w:r w:rsidR="00A76C1F">
        <w:rPr>
          <w:lang w:val="en-US"/>
        </w:rPr>
        <w:t>Apopxin</w:t>
      </w:r>
      <w:r w:rsidR="00A76C1F" w:rsidRPr="00A76C1F">
        <w:t xml:space="preserve"> </w:t>
      </w:r>
      <w:r w:rsidR="00A76C1F">
        <w:rPr>
          <w:lang w:val="en-US"/>
        </w:rPr>
        <w:t>Green</w:t>
      </w:r>
      <w:r w:rsidR="00A76C1F">
        <w:t xml:space="preserve">, связывающийся с фосфатидилсерином на </w:t>
      </w:r>
      <w:r w:rsidR="00A76C1F">
        <w:lastRenderedPageBreak/>
        <w:t>поверхности клеток (появление которого связано с апоптотическими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200E4315"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6C6B36">
        <w:rPr>
          <w:noProof/>
        </w:rPr>
        <w:t>28</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фулоресценции </w:t>
      </w:r>
      <w:r w:rsidRPr="00A76C1F">
        <w:t>CytoCalcein Violet</w:t>
      </w:r>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r>
        <w:rPr>
          <w:lang w:val="en-US"/>
        </w:rPr>
        <w:t>Apopxin</w:t>
      </w:r>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автофлуоресценция мембран не ухудшает их. На изображении </w:t>
      </w:r>
      <w:r>
        <w:rPr>
          <w:lang w:val="en-US"/>
        </w:rPr>
        <w:t>D</w:t>
      </w:r>
      <w:r w:rsidRPr="009752B2">
        <w:t xml:space="preserve"> </w:t>
      </w:r>
      <w:r>
        <w:t xml:space="preserve">не </w:t>
      </w:r>
      <w:r w:rsidR="009752B2">
        <w:t>наблюдается клеток по той причине, что в данных условиях апоптотические процессы в клетках не обнаружены</w:t>
      </w:r>
      <w:r w:rsidR="00A6334A">
        <w:t>.</w:t>
      </w:r>
    </w:p>
    <w:p w14:paraId="19BA12B3" w14:textId="77777777" w:rsidR="006D3CC6" w:rsidRDefault="00A6334A" w:rsidP="004B6531">
      <w:r>
        <w:tab/>
        <w:t xml:space="preserve">Осоновной задачей исследования было создание методики для сокультивирования клеток и, естественно, крайне интересно было проверить возможно ли изучать культуру в процессе сокультивирования при помощи конфокального микроскопа. Выше уже упоминалось, </w:t>
      </w:r>
      <w:r w:rsidR="003E5A4E">
        <w:t xml:space="preserve">что для чашек со стеклянным дном был сконструирован специальный холдер.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холдере,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холдером) изучались при помощи конфокального микроскопа. </w:t>
      </w:r>
    </w:p>
    <w:p w14:paraId="21D17AA7" w14:textId="16157F45" w:rsidR="003E5A4E" w:rsidRPr="003E5A4E" w:rsidRDefault="006D3CC6" w:rsidP="004B6531">
      <w:r>
        <w:tab/>
        <w:t>Было проведено два типа экспериментов. В первом мембрана находилась в нормальном положении (клетки находились сверху) в другом, из научного интереса, мембрана была перевернута и расположена клетками снизу.</w:t>
      </w:r>
      <w:r w:rsidR="00A645FA" w:rsidRPr="00A645FA">
        <w:t xml:space="preserve"> </w:t>
      </w:r>
      <w:r w:rsidR="003E5A4E">
        <w:tab/>
      </w:r>
    </w:p>
    <w:p w14:paraId="51845E90" w14:textId="02D1669D" w:rsidR="006D3CC6" w:rsidRPr="00542A85" w:rsidRDefault="00A6334A" w:rsidP="006D3CC6">
      <w:pPr>
        <w:jc w:val="center"/>
      </w:pPr>
      <w:r>
        <w:rPr>
          <w:noProof/>
        </w:rPr>
        <w:drawing>
          <wp:inline distT="0" distB="0" distL="0" distR="0" wp14:anchorId="2A9D07AD" wp14:editId="7DBE1AD1">
            <wp:extent cx="5806552" cy="1980000"/>
            <wp:effectExtent l="0" t="0" r="381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06552" cy="1980000"/>
                    </a:xfrm>
                    <a:prstGeom prst="rect">
                      <a:avLst/>
                    </a:prstGeom>
                    <a:noFill/>
                    <a:ln>
                      <a:noFill/>
                    </a:ln>
                  </pic:spPr>
                </pic:pic>
              </a:graphicData>
            </a:graphic>
          </wp:inline>
        </w:drawing>
      </w:r>
    </w:p>
    <w:p w14:paraId="456DD863" w14:textId="324B76CD" w:rsidR="00747B27" w:rsidRDefault="00747B27" w:rsidP="00747B27">
      <w:pPr>
        <w:pStyle w:val="3"/>
        <w:rPr>
          <w:lang w:val="en-US"/>
        </w:rPr>
      </w:pPr>
      <w:bookmarkStart w:id="64" w:name="_Toc125154186"/>
      <w:r>
        <w:lastRenderedPageBreak/>
        <w:t xml:space="preserve">Исследование клеток на мембране при помощи </w:t>
      </w:r>
      <w:r>
        <w:rPr>
          <w:lang w:val="en-US"/>
        </w:rPr>
        <w:t>SEM</w:t>
      </w:r>
      <w:bookmarkEnd w:id="64"/>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740EEE69" w:rsidR="00A53558" w:rsidRPr="003E2FF5" w:rsidRDefault="00C97256" w:rsidP="00C97256">
      <w:pPr>
        <w:pStyle w:val="a4"/>
        <w:rPr>
          <w:lang w:val="en-US"/>
        </w:rPr>
      </w:pPr>
      <w:r>
        <w:t xml:space="preserve">Рисунок  </w:t>
      </w:r>
      <w:r>
        <w:fldChar w:fldCharType="begin"/>
      </w:r>
      <w:r>
        <w:instrText xml:space="preserve"> SEQ Рисунок_ \* ARABIC </w:instrText>
      </w:r>
      <w:r>
        <w:fldChar w:fldCharType="separate"/>
      </w:r>
      <w:r w:rsidR="006C6B36">
        <w:rPr>
          <w:noProof/>
        </w:rPr>
        <w:t>29</w:t>
      </w:r>
      <w:r>
        <w:fldChar w:fldCharType="end"/>
      </w:r>
      <w:r w:rsidRPr="00C97256">
        <w:t xml:space="preserve">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1BDC1FE3" w:rsidR="00C97256" w:rsidRPr="00C97256" w:rsidRDefault="006C6B36" w:rsidP="006C6B36">
      <w:pPr>
        <w:pStyle w:val="a4"/>
      </w:pPr>
      <w:r>
        <w:t xml:space="preserve">Рисунок  </w:t>
      </w:r>
      <w:r>
        <w:fldChar w:fldCharType="begin"/>
      </w:r>
      <w:r>
        <w:instrText xml:space="preserve"> SEQ Рисунок_ \* ARABIC </w:instrText>
      </w:r>
      <w:r>
        <w:fldChar w:fldCharType="separate"/>
      </w:r>
      <w:r>
        <w:rPr>
          <w:noProof/>
        </w:rPr>
        <w:t>30</w:t>
      </w:r>
      <w:r>
        <w:fldChar w:fldCharType="end"/>
      </w:r>
      <w:r>
        <w:rPr>
          <w:lang w:val="en-US"/>
        </w:rPr>
        <w:t xml:space="preserve"> </w:t>
      </w:r>
      <w:r>
        <w:t>Масштабная линейка 50 мкм</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Существует достаточно много методов изготовления клеточных сфероидов, основанных на использовании низкоадгезивных поверхностей, например агарозы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адгезируются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молды и с их помощью мембраны с углублениями глубиной 200 мкм и диметром 300 мкм. Мембраны изготавливались как при помощи глутаральдегидной коньюгации,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lastRenderedPageBreak/>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576297CD"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6C6B36">
        <w:rPr>
          <w:noProof/>
        </w:rPr>
        <w:t>31</w:t>
      </w:r>
      <w:r>
        <w:rPr>
          <w:noProof/>
        </w:rPr>
        <w:fldChar w:fldCharType="end"/>
      </w:r>
      <w:r>
        <w:t xml:space="preserve"> Клетки культуры </w:t>
      </w:r>
      <w:r>
        <w:rPr>
          <w:lang w:val="en-US"/>
        </w:rPr>
        <w:t>Vero</w:t>
      </w:r>
      <w:r w:rsidRPr="00FD7D56">
        <w:t xml:space="preserve"> </w:t>
      </w:r>
      <w:r>
        <w:t>растущие на поверхности и в микроячейках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фокус на дно микроячейки.</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агарозных микроячеек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микроячейках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4BFB2831" w:rsidR="00B97734" w:rsidRDefault="006B2937" w:rsidP="006B2937">
      <w:pPr>
        <w:pStyle w:val="a4"/>
      </w:pPr>
      <w:r>
        <w:t xml:space="preserve">Рисунок  </w:t>
      </w:r>
      <w:r>
        <w:fldChar w:fldCharType="begin"/>
      </w:r>
      <w:r>
        <w:instrText xml:space="preserve"> SEQ Рисунок_ \* ARABIC </w:instrText>
      </w:r>
      <w:r>
        <w:fldChar w:fldCharType="separate"/>
      </w:r>
      <w:r w:rsidR="006C6B36">
        <w:rPr>
          <w:noProof/>
        </w:rPr>
        <w:t>32</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агарозной микроячейке, </w:t>
      </w:r>
      <w:r>
        <w:rPr>
          <w:lang w:val="en-US"/>
        </w:rPr>
        <w:t>B</w:t>
      </w:r>
      <w:r w:rsidRPr="006B2937">
        <w:t xml:space="preserve"> </w:t>
      </w:r>
      <w:r>
        <w:t xml:space="preserve">в микроячейке 300-20 мембраны, </w:t>
      </w:r>
      <w:r>
        <w:rPr>
          <w:lang w:val="en-US"/>
        </w:rPr>
        <w:t>C</w:t>
      </w:r>
      <w:r w:rsidRPr="006B2937">
        <w:t xml:space="preserve"> </w:t>
      </w:r>
      <w:r>
        <w:t>–</w:t>
      </w:r>
      <w:r w:rsidRPr="006B2937">
        <w:t xml:space="preserve"> </w:t>
      </w:r>
      <w:r>
        <w:t xml:space="preserve">в микроячейке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lastRenderedPageBreak/>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31E64914"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6C6B36">
        <w:rPr>
          <w:noProof/>
        </w:rPr>
        <w:t>33</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агарозных микроячейках и на мембранах, полученных при разных соотношениях компонентов</w:t>
      </w:r>
    </w:p>
    <w:p w14:paraId="6D600C10" w14:textId="5B6DEFE1" w:rsidR="00356EF9" w:rsidRDefault="00B93995" w:rsidP="006F56A0">
      <w:pPr>
        <w:ind w:firstLine="720"/>
      </w:pPr>
      <w:r>
        <w:t xml:space="preserve">Микрофотографии сфероидов были проанализированы, данные приведены на рисунке выше. </w:t>
      </w:r>
      <w:r w:rsidR="0097427A">
        <w:t>Сфероиды полученные в агарозных микроячейках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lastRenderedPageBreak/>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4AE538B1"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6C6B36">
        <w:rPr>
          <w:noProof/>
        </w:rPr>
        <w:t>34</w:t>
      </w:r>
      <w:r>
        <w:fldChar w:fldCharType="end"/>
      </w:r>
      <w:r w:rsidRPr="00741D9F">
        <w:t xml:space="preserve"> </w:t>
      </w:r>
      <w:r>
        <w:t xml:space="preserve">Конфокальная микроскопия сфероидов, выращенных на мембране с микроячейками.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r>
        <w:rPr>
          <w:lang w:val="en-US"/>
        </w:rPr>
        <w:t>napari</w:t>
      </w:r>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0F2B86E8"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6C6B36">
        <w:rPr>
          <w:noProof/>
        </w:rPr>
        <w:t>35</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агарозной микроячейке,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сфероиды выращенные в микроячейках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монослоя, перепонками натянутыми через ячейку. Некоторые из них обладают некими намеками на трехмерную 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65D7283"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6C6B36">
        <w:rPr>
          <w:noProof/>
        </w:rPr>
        <w:t>36</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агарозной микроячейке,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микроячейках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lastRenderedPageBreak/>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адгезируются друг к другу и, в это же время, двигаются вверх по стенкам микроячейки.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агарозы,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r>
        <w:t>Сокультивирование клеток</w:t>
      </w:r>
      <w:bookmarkEnd w:id="67"/>
    </w:p>
    <w:p w14:paraId="745BCE42" w14:textId="77777777" w:rsidR="0005377A" w:rsidRPr="0005377A" w:rsidRDefault="0005377A" w:rsidP="0005377A"/>
    <w:p w14:paraId="51FDC0A3" w14:textId="54E27123" w:rsidR="00A96952" w:rsidRPr="00A96952" w:rsidRDefault="00A96952" w:rsidP="00A96952"/>
    <w:p w14:paraId="60923C4B" w14:textId="53B12857" w:rsidR="0044771E" w:rsidRPr="00537DC1" w:rsidRDefault="0044771E" w:rsidP="0044771E">
      <w:pPr>
        <w:ind w:firstLine="720"/>
      </w:pPr>
      <w:r>
        <w:t>В эксперименте по изучению взаимодействия сокультивируемых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Исследовалась как каждая из культур сама по себе, так и их взаимодействие. Так же оценивалось влияние различных ростовых факторов на систему из двух сокультивируемых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w:t>
      </w:r>
      <w:r w:rsidRPr="006C040C">
        <w:rPr>
          <w:lang w:val="en-US"/>
        </w:rPr>
        <w:lastRenderedPageBreak/>
        <w:t xml:space="preserve">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Volckaert, Chanda, Thannickal,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The addition of any growth factors to fibroblasts caused activation of expression aSMA, FAP, and FSP1. TGF</w:t>
      </w:r>
      <w:r>
        <w:rPr>
          <w:rFonts w:ascii="Calibri" w:eastAsia="Calibri" w:hAnsi="Calibri" w:cs="Calibri"/>
          <w:i/>
        </w:rPr>
        <w:t>β</w:t>
      </w:r>
      <w:r w:rsidRPr="006C040C">
        <w:rPr>
          <w:lang w:val="en-US"/>
        </w:rPr>
        <w:t>-1 has the strongest effect on enhancing the expression of aSMA and slightly suppresses the expression of FSP1, which is consistent with its fibrogenic properties (Border &amp; Noble, 1994). FGF10 expression is reduced in many samples; however, the addition of FGF10 itself to the culture medium enhances its expression, which indicates the presence of a positive feedback loop in fibroblasts (Jin, Wu, Bellusci, &amp; Zhang, 2019). During co-cultivation of epithelial cells and fibroblasts, paradoxical changes in the gene expression profile are observed. The expression of aSMA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 xml:space="preserve">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w:t>
      </w:r>
      <w:r w:rsidRPr="006C040C">
        <w:rPr>
          <w:lang w:val="en-US"/>
        </w:rPr>
        <w:lastRenderedPageBreak/>
        <w:t>can be fabricated in any laboratory using 3D printing and available reagents. It can be used to simulate paracrine interactions between different cell t</w:t>
      </w:r>
      <w:r w:rsidR="00591437">
        <w:rPr>
          <w:lang w:val="en-US"/>
        </w:rPr>
        <w:t xml:space="preserve"> </w:t>
      </w:r>
      <w:r w:rsidRPr="006C040C">
        <w:rPr>
          <w:lang w:val="en-US"/>
        </w:rPr>
        <w:t>ypes.</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В начале работы заявлялось, что разрабатываемая система для сокультивирования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Martinoli,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t xml:space="preserve">Grobstein,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t xml:space="preserve">Schindelin,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J. Open Source Softw.</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t xml:space="preserve">Sofroniew, Nicholas </w:t>
      </w:r>
      <w:r w:rsidRPr="00EC4946">
        <w:rPr>
          <w:i/>
          <w:iCs/>
          <w:lang w:val="en-US"/>
        </w:rPr>
        <w:t>et al.</w:t>
      </w:r>
      <w:r w:rsidRPr="00EC4946">
        <w:rPr>
          <w:lang w:val="en-US"/>
        </w:rPr>
        <w:t xml:space="preserve"> napari: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t xml:space="preserve">Sclocco, A., Ong, S. J. Y., Pyay Aung, S. Y. &amp; Teseo,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t xml:space="preserve">Weigert, M., Schmidt, U., Haase, R., Sugawara, K. &amp; Myers, G. Star-convex Polyhedra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eigert, M., Broaddus, C. &amp; Myers, G. Cell Detection with Star-Convex Polygons. in </w:t>
      </w:r>
      <w:r w:rsidRPr="00EC4946">
        <w:rPr>
          <w:i/>
          <w:iCs/>
          <w:lang w:val="en-US"/>
        </w:rPr>
        <w:t>Medical Image Computing and Computer Assisted Intervention – MICCAI 2018</w:t>
      </w:r>
      <w:r w:rsidRPr="00EC4946">
        <w:rPr>
          <w:lang w:val="en-US"/>
        </w:rPr>
        <w:t xml:space="preserve"> (eds. Frangi, A. F., Schnabel, J. A., Davatzikos, C., Alberola-López, C. &amp; Fichtinger,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CellProfiler 4: improvements in speed, utility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ilastik: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r w:rsidRPr="00EC4946">
        <w:rPr>
          <w:i/>
          <w:iCs/>
          <w:lang w:val="en-US"/>
        </w:rPr>
        <w:t>Biotechnol. Bioeng.</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Front. Mol. Biosci.</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t xml:space="preserve">Lugovik, K. I. </w:t>
      </w:r>
      <w:r w:rsidRPr="00EC4946">
        <w:rPr>
          <w:i/>
          <w:iCs/>
          <w:lang w:val="en-US"/>
        </w:rPr>
        <w:t>et al.</w:t>
      </w:r>
      <w:r w:rsidRPr="00EC4946">
        <w:rPr>
          <w:lang w:val="en-US"/>
        </w:rPr>
        <w:t xml:space="preserve"> N,O-bidentate ligands-based salicylic spiroborates: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trinitrobenzenesulfonic acid. </w:t>
      </w:r>
      <w:r w:rsidRPr="00EC4946">
        <w:rPr>
          <w:i/>
          <w:iCs/>
          <w:lang w:val="en-US"/>
        </w:rPr>
        <w:t>Anal. Biochem.</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t xml:space="preserve">Khramtsov,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Colloids Surf. B Biointerfaces</w:t>
      </w:r>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Trametes versicolor to chitosan and its utilization for the elimination of triclosan. </w:t>
      </w:r>
      <w:r w:rsidRPr="00EC4946">
        <w:rPr>
          <w:i/>
          <w:iCs/>
          <w:lang w:val="en-US"/>
        </w:rPr>
        <w:t>Bioresour.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t xml:space="preserve">Vrana,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J. Biomater. Sci. Polym.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Dufva,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t xml:space="preserve">Byzov,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Phys. Met. Metallogr.</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Chesnokov, M. S., Zhivotovsky, B. &amp; Kopeina, G. S. Drug toxicity assessment: cell proliferation versus cell death. </w:t>
      </w:r>
      <w:r w:rsidRPr="00EC4946">
        <w:rPr>
          <w:i/>
          <w:iCs/>
          <w:lang w:val="en-US"/>
        </w:rPr>
        <w:t>Cell Death Discov.</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t xml:space="preserve">Lupu, A. R. &amp; Popescu, T. The noncellular reduction of MTT tetrazolium salt by TiO2 nanoparticles and its implications for cytotoxicity assays. </w:t>
      </w:r>
      <w:r w:rsidRPr="00EC4946">
        <w:rPr>
          <w:i/>
          <w:iCs/>
          <w:lang w:val="en-US"/>
        </w:rPr>
        <w:t>Toxicol.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Scotchford, C. A. &amp; Downes, S. Cytotoxicity of glutaraldehyde crosslinked collagen/poly(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t xml:space="preserve">Intaraprasit, S., Faikrua, A., Sittichokechaiwut, A. &amp; Viyoch, J. Efficacy evaluation of the fibroblast-seeded collagen/chitosan scaffold on application in skin tissue engineering. </w:t>
      </w:r>
      <w:r w:rsidRPr="00EC4946">
        <w:rPr>
          <w:i/>
          <w:iCs/>
          <w:lang w:val="en-US"/>
        </w:rPr>
        <w:t>ScienceAsia</w:t>
      </w:r>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J. Histochem. Cytochem.</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t xml:space="preserve">Wassmer,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t xml:space="preserve">Abugomaa,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Cosme, J. R., Gagui, D. C., Bryant, H. E. &amp; Claeyssens, F. Morphological Response in Cancer Spheroids for Screening Photodynamic Therapy Parameters. </w:t>
      </w:r>
      <w:r w:rsidRPr="00EC4946">
        <w:rPr>
          <w:i/>
          <w:iCs/>
        </w:rPr>
        <w:t>Front. Mol. Biosci.</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DF2F7" w14:textId="77777777" w:rsidR="007501EB" w:rsidRDefault="007501EB" w:rsidP="003770DB">
      <w:pPr>
        <w:spacing w:after="0" w:line="240" w:lineRule="auto"/>
      </w:pPr>
      <w:r>
        <w:separator/>
      </w:r>
    </w:p>
  </w:endnote>
  <w:endnote w:type="continuationSeparator" w:id="0">
    <w:p w14:paraId="2BEE76D1" w14:textId="77777777" w:rsidR="007501EB" w:rsidRDefault="007501EB"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2C281" w14:textId="77777777" w:rsidR="007501EB" w:rsidRDefault="007501EB" w:rsidP="003770DB">
      <w:pPr>
        <w:spacing w:after="0" w:line="240" w:lineRule="auto"/>
      </w:pPr>
      <w:r>
        <w:separator/>
      </w:r>
    </w:p>
  </w:footnote>
  <w:footnote w:type="continuationSeparator" w:id="0">
    <w:p w14:paraId="6AEB603C" w14:textId="77777777" w:rsidR="007501EB" w:rsidRDefault="007501EB"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100351"/>
    <w:rsid w:val="0010641B"/>
    <w:rsid w:val="001074BB"/>
    <w:rsid w:val="00114836"/>
    <w:rsid w:val="00114EE8"/>
    <w:rsid w:val="001216E3"/>
    <w:rsid w:val="00126259"/>
    <w:rsid w:val="001263C2"/>
    <w:rsid w:val="00130583"/>
    <w:rsid w:val="001330D6"/>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54FC"/>
    <w:rsid w:val="001C624C"/>
    <w:rsid w:val="001D1DC1"/>
    <w:rsid w:val="001D63C0"/>
    <w:rsid w:val="001E0B46"/>
    <w:rsid w:val="001E61B6"/>
    <w:rsid w:val="001F0CB3"/>
    <w:rsid w:val="001F23C0"/>
    <w:rsid w:val="001F591A"/>
    <w:rsid w:val="00201E47"/>
    <w:rsid w:val="00205F23"/>
    <w:rsid w:val="0021303D"/>
    <w:rsid w:val="00213348"/>
    <w:rsid w:val="002158CE"/>
    <w:rsid w:val="002204CD"/>
    <w:rsid w:val="00223218"/>
    <w:rsid w:val="00224864"/>
    <w:rsid w:val="00225A6A"/>
    <w:rsid w:val="002261E7"/>
    <w:rsid w:val="00226319"/>
    <w:rsid w:val="00227868"/>
    <w:rsid w:val="0023090B"/>
    <w:rsid w:val="00231F00"/>
    <w:rsid w:val="0023384C"/>
    <w:rsid w:val="00233F25"/>
    <w:rsid w:val="00234125"/>
    <w:rsid w:val="00234665"/>
    <w:rsid w:val="002447EF"/>
    <w:rsid w:val="00246003"/>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2EAC"/>
    <w:rsid w:val="00327901"/>
    <w:rsid w:val="00332363"/>
    <w:rsid w:val="00335D8E"/>
    <w:rsid w:val="003428FC"/>
    <w:rsid w:val="003442E2"/>
    <w:rsid w:val="00346EDD"/>
    <w:rsid w:val="00351AD4"/>
    <w:rsid w:val="0035264D"/>
    <w:rsid w:val="00353568"/>
    <w:rsid w:val="00356EF9"/>
    <w:rsid w:val="00362E2D"/>
    <w:rsid w:val="00371A6D"/>
    <w:rsid w:val="003770DB"/>
    <w:rsid w:val="00380CC0"/>
    <w:rsid w:val="0038362E"/>
    <w:rsid w:val="00383998"/>
    <w:rsid w:val="003847D8"/>
    <w:rsid w:val="00394C75"/>
    <w:rsid w:val="003A6DB4"/>
    <w:rsid w:val="003B1067"/>
    <w:rsid w:val="003B2AB3"/>
    <w:rsid w:val="003C0F84"/>
    <w:rsid w:val="003C286F"/>
    <w:rsid w:val="003D02AA"/>
    <w:rsid w:val="003D1BBE"/>
    <w:rsid w:val="003D3DE8"/>
    <w:rsid w:val="003D6FE6"/>
    <w:rsid w:val="003E2FF5"/>
    <w:rsid w:val="003E5504"/>
    <w:rsid w:val="003E5A4E"/>
    <w:rsid w:val="003E65FA"/>
    <w:rsid w:val="003F331A"/>
    <w:rsid w:val="003F6111"/>
    <w:rsid w:val="0040547F"/>
    <w:rsid w:val="00405A56"/>
    <w:rsid w:val="00413DEA"/>
    <w:rsid w:val="0041584B"/>
    <w:rsid w:val="00416445"/>
    <w:rsid w:val="004203CC"/>
    <w:rsid w:val="00420BBB"/>
    <w:rsid w:val="00423CFC"/>
    <w:rsid w:val="00425373"/>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7466"/>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64C1"/>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3D07"/>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36DF"/>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1EB"/>
    <w:rsid w:val="00750CBE"/>
    <w:rsid w:val="007513B9"/>
    <w:rsid w:val="0075294B"/>
    <w:rsid w:val="007541D5"/>
    <w:rsid w:val="00755FFF"/>
    <w:rsid w:val="007575C5"/>
    <w:rsid w:val="00761EFA"/>
    <w:rsid w:val="00776FD4"/>
    <w:rsid w:val="007835E7"/>
    <w:rsid w:val="00783CCA"/>
    <w:rsid w:val="007848BC"/>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4B76"/>
    <w:rsid w:val="008270F9"/>
    <w:rsid w:val="00830111"/>
    <w:rsid w:val="00833442"/>
    <w:rsid w:val="00833554"/>
    <w:rsid w:val="00833798"/>
    <w:rsid w:val="00834C85"/>
    <w:rsid w:val="0083620B"/>
    <w:rsid w:val="008374C4"/>
    <w:rsid w:val="00841E76"/>
    <w:rsid w:val="008429E1"/>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3D6A"/>
    <w:rsid w:val="008B4ECC"/>
    <w:rsid w:val="008B56E8"/>
    <w:rsid w:val="008C3D14"/>
    <w:rsid w:val="008D110F"/>
    <w:rsid w:val="008D1384"/>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406BF"/>
    <w:rsid w:val="009409CB"/>
    <w:rsid w:val="0094352F"/>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1345"/>
    <w:rsid w:val="009F324C"/>
    <w:rsid w:val="009F5BC3"/>
    <w:rsid w:val="00A0199A"/>
    <w:rsid w:val="00A02272"/>
    <w:rsid w:val="00A10A6D"/>
    <w:rsid w:val="00A129F0"/>
    <w:rsid w:val="00A17D4D"/>
    <w:rsid w:val="00A21CC8"/>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5ABF"/>
    <w:rsid w:val="00C06FFB"/>
    <w:rsid w:val="00C14E0C"/>
    <w:rsid w:val="00C15CA7"/>
    <w:rsid w:val="00C20515"/>
    <w:rsid w:val="00C2522D"/>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D0C02"/>
    <w:rsid w:val="00CD2E32"/>
    <w:rsid w:val="00CD378D"/>
    <w:rsid w:val="00CD3D33"/>
    <w:rsid w:val="00CD52E8"/>
    <w:rsid w:val="00CE2B49"/>
    <w:rsid w:val="00CE51F8"/>
    <w:rsid w:val="00D00390"/>
    <w:rsid w:val="00D00D71"/>
    <w:rsid w:val="00D01C0D"/>
    <w:rsid w:val="00D05886"/>
    <w:rsid w:val="00D1311D"/>
    <w:rsid w:val="00D17915"/>
    <w:rsid w:val="00D22E03"/>
    <w:rsid w:val="00D440AF"/>
    <w:rsid w:val="00D4464C"/>
    <w:rsid w:val="00D51AA8"/>
    <w:rsid w:val="00D52AFA"/>
    <w:rsid w:val="00D53AB6"/>
    <w:rsid w:val="00D557C3"/>
    <w:rsid w:val="00D56E8F"/>
    <w:rsid w:val="00D60B39"/>
    <w:rsid w:val="00D658A4"/>
    <w:rsid w:val="00D66863"/>
    <w:rsid w:val="00D710AC"/>
    <w:rsid w:val="00D710CE"/>
    <w:rsid w:val="00D718FC"/>
    <w:rsid w:val="00D75E54"/>
    <w:rsid w:val="00D77A9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6" Type="http://schemas.openxmlformats.org/officeDocument/2006/relationships/hyperlink" Target="https://github.com/sn4k3/UVtools" TargetMode="External"/><Relationship Id="rId107" Type="http://schemas.openxmlformats.org/officeDocument/2006/relationships/image" Target="media/image77.png"/><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5.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chart" Target="charts/chart1.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fontTable" Target="fontTab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chart" Target="charts/chart5.xm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image" Target="media/image76.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109" Type="http://schemas.openxmlformats.org/officeDocument/2006/relationships/theme" Target="theme/theme1.xml"/><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chart" Target="charts/chart2.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2.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275</TotalTime>
  <Pages>80</Pages>
  <Words>30558</Words>
  <Characters>174184</Characters>
  <Application>Microsoft Office Word</Application>
  <DocSecurity>0</DocSecurity>
  <Lines>1451</Lines>
  <Paragraphs>4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785</cp:revision>
  <dcterms:created xsi:type="dcterms:W3CDTF">2022-10-25T18:15:00Z</dcterms:created>
  <dcterms:modified xsi:type="dcterms:W3CDTF">2023-01-2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